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A140BA" w14:textId="77777777" w:rsidR="004416B2" w:rsidRDefault="004416B2" w:rsidP="004416B2">
      <w:pPr>
        <w:jc w:val="center"/>
        <w:rPr>
          <w:b/>
          <w:bCs/>
          <w:u w:val="single"/>
        </w:rPr>
      </w:pPr>
    </w:p>
    <w:p w14:paraId="32D05619" w14:textId="47B3311D" w:rsidR="00970937" w:rsidRDefault="00B02766" w:rsidP="004416B2">
      <w:pPr>
        <w:jc w:val="center"/>
        <w:rPr>
          <w:b/>
          <w:bCs/>
          <w:u w:val="single"/>
        </w:rPr>
      </w:pPr>
      <w:r w:rsidRPr="002B1E7A">
        <w:rPr>
          <w:b/>
          <w:bCs/>
          <w:u w:val="single"/>
        </w:rPr>
        <w:t>Syntaktische Valenz</w:t>
      </w:r>
    </w:p>
    <w:p w14:paraId="40700B23" w14:textId="77777777" w:rsidR="004416B2" w:rsidRPr="002B1E7A" w:rsidRDefault="004416B2" w:rsidP="004416B2">
      <w:pPr>
        <w:jc w:val="center"/>
        <w:rPr>
          <w:b/>
          <w:bCs/>
          <w:u w:val="single"/>
        </w:rPr>
      </w:pPr>
    </w:p>
    <w:p w14:paraId="4F553AA8" w14:textId="44A34C4E" w:rsidR="004416B2" w:rsidRDefault="004416B2" w:rsidP="004416B2">
      <w:pPr>
        <w:pStyle w:val="Kopfzeile"/>
        <w:jc w:val="center"/>
      </w:pPr>
      <w:r>
        <w:t>Dr. Steffen Froemel</w:t>
      </w:r>
    </w:p>
    <w:p w14:paraId="75EB690B" w14:textId="2BA65733" w:rsidR="00E4173D" w:rsidRDefault="00E4173D" w:rsidP="00DD4575"/>
    <w:p w14:paraId="02F680D8" w14:textId="768B8B69" w:rsidR="007147ED" w:rsidRDefault="00140996" w:rsidP="00DD4575">
      <w:pPr>
        <w:rPr>
          <w:b/>
          <w:bCs/>
        </w:rPr>
      </w:pPr>
      <w:r w:rsidRPr="002C3DFD">
        <w:rPr>
          <w:b/>
          <w:bCs/>
        </w:rPr>
        <w:t>Bildungsplan</w:t>
      </w:r>
      <w:r w:rsidR="00671460">
        <w:rPr>
          <w:b/>
          <w:bCs/>
        </w:rPr>
        <w:t>bezug</w:t>
      </w:r>
    </w:p>
    <w:p w14:paraId="16DE698D" w14:textId="680D7CA5" w:rsidR="00036E1A" w:rsidRDefault="00D07028" w:rsidP="00036E1A">
      <w:pPr>
        <w:pStyle w:val="Listenabsatz"/>
        <w:numPr>
          <w:ilvl w:val="0"/>
          <w:numId w:val="15"/>
        </w:numPr>
      </w:pPr>
      <w:r w:rsidRPr="00D07028">
        <w:t xml:space="preserve">Syntaktische Valenz </w:t>
      </w:r>
    </w:p>
    <w:p w14:paraId="26CF3D76" w14:textId="32415A23" w:rsidR="00B02766" w:rsidRPr="00D07028" w:rsidRDefault="00D07028" w:rsidP="009D3767">
      <w:pPr>
        <w:pStyle w:val="Listenabsatz"/>
        <w:numPr>
          <w:ilvl w:val="0"/>
          <w:numId w:val="15"/>
        </w:numPr>
      </w:pPr>
      <w:r w:rsidRPr="00D07028">
        <w:t>Rektion</w:t>
      </w:r>
    </w:p>
    <w:p w14:paraId="77C22ED9" w14:textId="77777777" w:rsidR="00B02766" w:rsidRPr="00B02766" w:rsidRDefault="00B02766" w:rsidP="00DD4575">
      <w:pPr>
        <w:rPr>
          <w:b/>
          <w:bCs/>
        </w:rPr>
      </w:pPr>
    </w:p>
    <w:p w14:paraId="3A62F29C" w14:textId="4D03FC36" w:rsidR="004F1D2F" w:rsidRPr="002C3DFD" w:rsidRDefault="004F1D2F" w:rsidP="00DD4575">
      <w:pPr>
        <w:rPr>
          <w:b/>
          <w:bCs/>
        </w:rPr>
      </w:pPr>
      <w:r w:rsidRPr="002C3DFD">
        <w:rPr>
          <w:b/>
          <w:bCs/>
        </w:rPr>
        <w:t>Aufgabenstellung</w:t>
      </w:r>
    </w:p>
    <w:p w14:paraId="5F2782B9" w14:textId="03C30926" w:rsidR="00036E1A" w:rsidRDefault="00036E1A" w:rsidP="00036E1A"/>
    <w:p w14:paraId="2939B326" w14:textId="1A664073" w:rsidR="00A35438" w:rsidRDefault="00624C38" w:rsidP="003C413E">
      <w:pPr>
        <w:pStyle w:val="Listenabsatz"/>
        <w:numPr>
          <w:ilvl w:val="0"/>
          <w:numId w:val="16"/>
        </w:numPr>
      </w:pPr>
      <w:r>
        <w:t>Formulier</w:t>
      </w:r>
      <w:r w:rsidR="002E4031">
        <w:t xml:space="preserve">en Sie </w:t>
      </w:r>
      <w:r w:rsidR="00C80D42">
        <w:t xml:space="preserve">mit Hilfe der angegeben </w:t>
      </w:r>
      <w:r w:rsidR="00C47C80">
        <w:t>Wörter</w:t>
      </w:r>
      <w:r w:rsidR="002377C4">
        <w:t xml:space="preserve"> </w:t>
      </w:r>
      <w:r w:rsidR="00AD0A2E">
        <w:t>und</w:t>
      </w:r>
      <w:r w:rsidR="002377C4">
        <w:t xml:space="preserve"> d</w:t>
      </w:r>
      <w:r w:rsidR="00193290">
        <w:t>en</w:t>
      </w:r>
      <w:r w:rsidR="002377C4">
        <w:t xml:space="preserve"> </w:t>
      </w:r>
      <w:r w:rsidR="00193290">
        <w:t xml:space="preserve">Verben </w:t>
      </w:r>
      <w:r w:rsidR="00355692" w:rsidRPr="005D1AE1">
        <w:rPr>
          <w:i/>
          <w:iCs/>
        </w:rPr>
        <w:t>helfen</w:t>
      </w:r>
      <w:r w:rsidR="00355692" w:rsidRPr="005D1AE1">
        <w:t xml:space="preserve">, </w:t>
      </w:r>
      <w:r w:rsidR="00355692" w:rsidRPr="005D1AE1">
        <w:rPr>
          <w:i/>
          <w:iCs/>
        </w:rPr>
        <w:t>hoffen</w:t>
      </w:r>
      <w:r w:rsidR="00355692" w:rsidRPr="005D1AE1">
        <w:t xml:space="preserve"> und </w:t>
      </w:r>
      <w:r w:rsidR="00355692" w:rsidRPr="005D1AE1">
        <w:rPr>
          <w:i/>
          <w:iCs/>
        </w:rPr>
        <w:t>schenken</w:t>
      </w:r>
      <w:r w:rsidR="00355692">
        <w:t xml:space="preserve"> </w:t>
      </w:r>
      <w:r w:rsidR="00D11478">
        <w:t>mindestens sechs</w:t>
      </w:r>
      <w:r w:rsidR="00263A6A">
        <w:t xml:space="preserve"> </w:t>
      </w:r>
      <w:r w:rsidR="002377C4">
        <w:t xml:space="preserve">verschiedene </w:t>
      </w:r>
      <w:r w:rsidR="00C47C80">
        <w:t>Sätze</w:t>
      </w:r>
      <w:r w:rsidR="00271FD0">
        <w:t>.</w:t>
      </w:r>
      <w:r w:rsidR="002377C4">
        <w:t xml:space="preserve"> Die Wörter dürfen mehrfach verwendet werden.</w:t>
      </w:r>
    </w:p>
    <w:p w14:paraId="09CECEC6" w14:textId="77777777" w:rsidR="00036E1A" w:rsidRDefault="00036E1A" w:rsidP="00036E1A"/>
    <w:p w14:paraId="5DDF340E" w14:textId="77777777" w:rsidR="00036E1A" w:rsidRDefault="00036E1A" w:rsidP="00036E1A">
      <w:r>
        <w:rPr>
          <w:noProof/>
        </w:rPr>
        <mc:AlternateContent>
          <mc:Choice Requires="wps">
            <w:drawing>
              <wp:anchor distT="45720" distB="45720" distL="114300" distR="114300" simplePos="0" relativeHeight="251667456" behindDoc="0" locked="0" layoutInCell="1" allowOverlap="1" wp14:anchorId="69E2ED34" wp14:editId="56FE531D">
                <wp:simplePos x="0" y="0"/>
                <wp:positionH relativeFrom="column">
                  <wp:posOffset>2481437</wp:posOffset>
                </wp:positionH>
                <wp:positionV relativeFrom="paragraph">
                  <wp:posOffset>128189</wp:posOffset>
                </wp:positionV>
                <wp:extent cx="1358900" cy="1404620"/>
                <wp:effectExtent l="0" t="0" r="0" b="0"/>
                <wp:wrapSquare wrapText="bothSides"/>
                <wp:docPr id="1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8900" cy="1404620"/>
                        </a:xfrm>
                        <a:prstGeom prst="rect">
                          <a:avLst/>
                        </a:prstGeom>
                        <a:solidFill>
                          <a:srgbClr val="FFFFFF"/>
                        </a:solidFill>
                        <a:ln w="9525">
                          <a:noFill/>
                          <a:miter lim="800000"/>
                          <a:headEnd/>
                          <a:tailEnd/>
                        </a:ln>
                      </wps:spPr>
                      <wps:txbx>
                        <w:txbxContent>
                          <w:p w14:paraId="550C2A2E" w14:textId="77777777" w:rsidR="00036E1A" w:rsidRDefault="00036E1A" w:rsidP="00036E1A">
                            <w:pPr>
                              <w:jc w:val="left"/>
                            </w:pPr>
                            <w:r>
                              <w:t>ein spannendes Buc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9E2ED34" id="_x0000_t202" coordsize="21600,21600" o:spt="202" path="m,l,21600r21600,l21600,xe">
                <v:stroke joinstyle="miter"/>
                <v:path gradientshapeok="t" o:connecttype="rect"/>
              </v:shapetype>
              <v:shape id="Textfeld 2" o:spid="_x0000_s1026" type="#_x0000_t202" style="position:absolute;left:0;text-align:left;margin-left:195.4pt;margin-top:10.1pt;width:107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" stroked="f">
                <v:textbox style="mso-fit-shape-to-text:t">
                  <w:txbxContent>
                    <w:p w14:paraId="550C2A2E" w14:textId="77777777" w:rsidR="00036E1A" w:rsidRDefault="00036E1A" w:rsidP="00036E1A">
                      <w:pPr>
                        <w:jc w:val="left"/>
                      </w:pPr>
                      <w:r>
                        <w:t>ein spannendes Buch</w:t>
                      </w:r>
                    </w:p>
                  </w:txbxContent>
                </v:textbox>
                <w10:wrap type="square"/>
              </v:shape>
            </w:pict>
          </mc:Fallback>
        </mc:AlternateContent>
      </w:r>
      <w:r>
        <w:rPr>
          <w:noProof/>
          <w14:ligatures w14:val="none"/>
          <w14:cntxtAlts w14:val="0"/>
        </w:rPr>
        <mc:AlternateContent>
          <mc:Choice Requires="wps">
            <w:drawing>
              <wp:anchor distT="0" distB="0" distL="114300" distR="114300" simplePos="0" relativeHeight="251665408" behindDoc="0" locked="0" layoutInCell="1" allowOverlap="1" wp14:anchorId="0602289C" wp14:editId="75C75600">
                <wp:simplePos x="0" y="0"/>
                <wp:positionH relativeFrom="margin">
                  <wp:align>center</wp:align>
                </wp:positionH>
                <wp:positionV relativeFrom="paragraph">
                  <wp:posOffset>46990</wp:posOffset>
                </wp:positionV>
                <wp:extent cx="4813300" cy="2076450"/>
                <wp:effectExtent l="0" t="0" r="25400" b="19050"/>
                <wp:wrapNone/>
                <wp:docPr id="20" name="Rechteck 20"/>
                <wp:cNvGraphicFramePr/>
                <a:graphic xmlns:a="http://schemas.openxmlformats.org/drawingml/2006/main">
                  <a:graphicData uri="http://schemas.microsoft.com/office/word/2010/wordprocessingShape">
                    <wps:wsp>
                      <wps:cNvSpPr/>
                      <wps:spPr>
                        <a:xfrm>
                          <a:off x="0" y="0"/>
                          <a:ext cx="4813300" cy="20764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4B9EB3" id="Rechteck 20" o:spid="_x0000_s1026" style="position:absolute;margin-left:0;margin-top:3.7pt;width:379pt;height:163.5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" fillcolor="white [3201]" strokecolor="black [3200]" strokeweight="1pt">
                <w10:wrap anchorx="margin"/>
              </v:rect>
            </w:pict>
          </mc:Fallback>
        </mc:AlternateContent>
      </w:r>
    </w:p>
    <w:p w14:paraId="56DCEAC8" w14:textId="77777777" w:rsidR="00036E1A" w:rsidRDefault="00036E1A" w:rsidP="00036E1A">
      <w:r>
        <w:rPr>
          <w:noProof/>
        </w:rPr>
        <mc:AlternateContent>
          <mc:Choice Requires="wps">
            <w:drawing>
              <wp:anchor distT="45720" distB="45720" distL="114300" distR="114300" simplePos="0" relativeHeight="251671552" behindDoc="0" locked="0" layoutInCell="1" allowOverlap="1" wp14:anchorId="7C19B00C" wp14:editId="7B3B2F5D">
                <wp:simplePos x="0" y="0"/>
                <wp:positionH relativeFrom="column">
                  <wp:posOffset>1688939</wp:posOffset>
                </wp:positionH>
                <wp:positionV relativeFrom="paragraph">
                  <wp:posOffset>147221</wp:posOffset>
                </wp:positionV>
                <wp:extent cx="577850" cy="1404620"/>
                <wp:effectExtent l="0" t="0" r="0" b="0"/>
                <wp:wrapSquare wrapText="bothSides"/>
                <wp:docPr id="2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850" cy="1404620"/>
                        </a:xfrm>
                        <a:prstGeom prst="rect">
                          <a:avLst/>
                        </a:prstGeom>
                        <a:solidFill>
                          <a:srgbClr val="FFFFFF"/>
                        </a:solidFill>
                        <a:ln w="9525">
                          <a:noFill/>
                          <a:miter lim="800000"/>
                          <a:headEnd/>
                          <a:tailEnd/>
                        </a:ln>
                      </wps:spPr>
                      <wps:txbx>
                        <w:txbxContent>
                          <w:p w14:paraId="783EC550" w14:textId="77777777" w:rsidR="00036E1A" w:rsidRDefault="00036E1A" w:rsidP="00036E1A">
                            <w:pPr>
                              <w:jc w:val="left"/>
                            </w:pPr>
                            <w:r>
                              <w:t>ic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19B00C" id="_x0000_s1027" type="#_x0000_t202" style="position:absolute;left:0;text-align:left;margin-left:133pt;margin-top:11.6pt;width:45.5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" stroked="f">
                <v:textbox style="mso-fit-shape-to-text:t">
                  <w:txbxContent>
                    <w:p w14:paraId="783EC550" w14:textId="77777777" w:rsidR="00036E1A" w:rsidRDefault="00036E1A" w:rsidP="00036E1A">
                      <w:pPr>
                        <w:jc w:val="left"/>
                      </w:pPr>
                      <w:r>
                        <w:t>ich</w:t>
                      </w:r>
                    </w:p>
                  </w:txbxContent>
                </v:textbox>
                <w10:wrap type="square"/>
              </v:shape>
            </w:pict>
          </mc:Fallback>
        </mc:AlternateContent>
      </w:r>
    </w:p>
    <w:p w14:paraId="7427D17F" w14:textId="63A9761A" w:rsidR="00036E1A" w:rsidRDefault="00036E1A" w:rsidP="00036E1A">
      <w:r>
        <w:rPr>
          <w:noProof/>
          <w14:ligatures w14:val="none"/>
          <w14:cntxtAlts w14:val="0"/>
        </w:rPr>
        <mc:AlternateContent>
          <mc:Choice Requires="wps">
            <w:drawing>
              <wp:anchor distT="0" distB="0" distL="114300" distR="114300" simplePos="0" relativeHeight="251666432" behindDoc="0" locked="0" layoutInCell="1" allowOverlap="1" wp14:anchorId="2C29F9EA" wp14:editId="2894FC3F">
                <wp:simplePos x="0" y="0"/>
                <wp:positionH relativeFrom="margin">
                  <wp:align>center</wp:align>
                </wp:positionH>
                <wp:positionV relativeFrom="paragraph">
                  <wp:posOffset>125095</wp:posOffset>
                </wp:positionV>
                <wp:extent cx="1123950" cy="1123950"/>
                <wp:effectExtent l="0" t="0" r="19050" b="19050"/>
                <wp:wrapNone/>
                <wp:docPr id="24" name="Ellipse 24"/>
                <wp:cNvGraphicFramePr/>
                <a:graphic xmlns:a="http://schemas.openxmlformats.org/drawingml/2006/main">
                  <a:graphicData uri="http://schemas.microsoft.com/office/word/2010/wordprocessingShape">
                    <wps:wsp>
                      <wps:cNvSpPr/>
                      <wps:spPr>
                        <a:xfrm>
                          <a:off x="0" y="0"/>
                          <a:ext cx="1123950" cy="1123950"/>
                        </a:xfrm>
                        <a:prstGeom prst="ellipse">
                          <a:avLst/>
                        </a:prstGeom>
                      </wps:spPr>
                      <wps:style>
                        <a:lnRef idx="2">
                          <a:schemeClr val="dk1"/>
                        </a:lnRef>
                        <a:fillRef idx="1">
                          <a:schemeClr val="lt1"/>
                        </a:fillRef>
                        <a:effectRef idx="0">
                          <a:schemeClr val="dk1"/>
                        </a:effectRef>
                        <a:fontRef idx="minor">
                          <a:schemeClr val="dk1"/>
                        </a:fontRef>
                      </wps:style>
                      <wps:txbx>
                        <w:txbxContent>
                          <w:p w14:paraId="5037487F" w14:textId="77777777" w:rsidR="00036E1A" w:rsidRDefault="00036E1A" w:rsidP="00036E1A">
                            <w:pPr>
                              <w:jc w:val="center"/>
                            </w:pPr>
                            <w:r>
                              <w:t>helfen</w:t>
                            </w:r>
                          </w:p>
                          <w:p w14:paraId="73E516B6" w14:textId="77777777" w:rsidR="00036E1A" w:rsidRDefault="00036E1A" w:rsidP="00036E1A">
                            <w:pPr>
                              <w:jc w:val="center"/>
                            </w:pPr>
                            <w:r>
                              <w:t>hoffen</w:t>
                            </w:r>
                          </w:p>
                          <w:p w14:paraId="36A53782" w14:textId="77777777" w:rsidR="00036E1A" w:rsidRDefault="00036E1A" w:rsidP="00036E1A">
                            <w:pPr>
                              <w:jc w:val="center"/>
                            </w:pPr>
                            <w:r>
                              <w:t>schenk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29F9EA" id="Ellipse 24" o:spid="_x0000_s1028" style="position:absolute;left:0;text-align:left;margin-left:0;margin-top:9.85pt;width:88.5pt;height:88.5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" fillcolor="white [3201]" strokecolor="black [3200]" strokeweight="1pt">
                <v:stroke joinstyle="miter"/>
                <v:textbox>
                  <w:txbxContent>
                    <w:p w14:paraId="5037487F" w14:textId="77777777" w:rsidR="00036E1A" w:rsidRDefault="00036E1A" w:rsidP="00036E1A">
                      <w:pPr>
                        <w:jc w:val="center"/>
                      </w:pPr>
                      <w:r>
                        <w:t>helfen</w:t>
                      </w:r>
                    </w:p>
                    <w:p w14:paraId="73E516B6" w14:textId="77777777" w:rsidR="00036E1A" w:rsidRDefault="00036E1A" w:rsidP="00036E1A">
                      <w:pPr>
                        <w:jc w:val="center"/>
                      </w:pPr>
                      <w:r>
                        <w:t>hoffen</w:t>
                      </w:r>
                    </w:p>
                    <w:p w14:paraId="36A53782" w14:textId="77777777" w:rsidR="00036E1A" w:rsidRDefault="00036E1A" w:rsidP="00036E1A">
                      <w:pPr>
                        <w:jc w:val="center"/>
                      </w:pPr>
                      <w:r>
                        <w:t>schenken</w:t>
                      </w:r>
                    </w:p>
                  </w:txbxContent>
                </v:textbox>
                <w10:wrap anchorx="margin"/>
              </v:oval>
            </w:pict>
          </mc:Fallback>
        </mc:AlternateContent>
      </w:r>
    </w:p>
    <w:p w14:paraId="369CE2FC" w14:textId="0177929E" w:rsidR="00036E1A" w:rsidRDefault="00036E1A" w:rsidP="00036E1A"/>
    <w:p w14:paraId="3BBC9C1D" w14:textId="77249D82" w:rsidR="00036E1A" w:rsidRDefault="00924B0F" w:rsidP="00036E1A">
      <w:r>
        <w:rPr>
          <w:noProof/>
        </w:rPr>
        <mc:AlternateContent>
          <mc:Choice Requires="wps">
            <w:drawing>
              <wp:anchor distT="45720" distB="45720" distL="114300" distR="114300" simplePos="0" relativeHeight="251673600" behindDoc="0" locked="0" layoutInCell="1" allowOverlap="1" wp14:anchorId="583C199D" wp14:editId="769DC14B">
                <wp:simplePos x="0" y="0"/>
                <wp:positionH relativeFrom="column">
                  <wp:posOffset>3558980</wp:posOffset>
                </wp:positionH>
                <wp:positionV relativeFrom="paragraph">
                  <wp:posOffset>61986</wp:posOffset>
                </wp:positionV>
                <wp:extent cx="521335" cy="1404620"/>
                <wp:effectExtent l="0" t="0" r="0" b="0"/>
                <wp:wrapSquare wrapText="bothSides"/>
                <wp:docPr id="2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335" cy="1404620"/>
                        </a:xfrm>
                        <a:prstGeom prst="rect">
                          <a:avLst/>
                        </a:prstGeom>
                        <a:solidFill>
                          <a:srgbClr val="FFFFFF"/>
                        </a:solidFill>
                        <a:ln w="9525">
                          <a:noFill/>
                          <a:miter lim="800000"/>
                          <a:headEnd/>
                          <a:tailEnd/>
                        </a:ln>
                      </wps:spPr>
                      <wps:txbx>
                        <w:txbxContent>
                          <w:p w14:paraId="62C64BCB" w14:textId="77777777" w:rsidR="00036E1A" w:rsidRDefault="00036E1A" w:rsidP="00036E1A">
                            <w:pPr>
                              <w:jc w:val="center"/>
                            </w:pPr>
                            <w:r>
                              <w:t>be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3C199D" id="_x0000_s1029" type="#_x0000_t202" style="position:absolute;left:0;text-align:left;margin-left:280.25pt;margin-top:4.9pt;width:41.05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" stroked="f">
                <v:textbox style="mso-fit-shape-to-text:t">
                  <w:txbxContent>
                    <w:p w14:paraId="62C64BCB" w14:textId="77777777" w:rsidR="00036E1A" w:rsidRDefault="00036E1A" w:rsidP="00036E1A">
                      <w:pPr>
                        <w:jc w:val="center"/>
                      </w:pPr>
                      <w:r>
                        <w:t>bei</w:t>
                      </w:r>
                    </w:p>
                  </w:txbxContent>
                </v:textbox>
                <w10:wrap type="square"/>
              </v:shape>
            </w:pict>
          </mc:Fallback>
        </mc:AlternateContent>
      </w:r>
      <w:r w:rsidR="00036E1A">
        <w:rPr>
          <w:noProof/>
        </w:rPr>
        <mc:AlternateContent>
          <mc:Choice Requires="wps">
            <w:drawing>
              <wp:anchor distT="45720" distB="45720" distL="114300" distR="114300" simplePos="0" relativeHeight="251674624" behindDoc="0" locked="0" layoutInCell="1" allowOverlap="1" wp14:anchorId="082F241D" wp14:editId="1D0D543B">
                <wp:simplePos x="0" y="0"/>
                <wp:positionH relativeFrom="column">
                  <wp:posOffset>1352764</wp:posOffset>
                </wp:positionH>
                <wp:positionV relativeFrom="paragraph">
                  <wp:posOffset>62964</wp:posOffset>
                </wp:positionV>
                <wp:extent cx="521335" cy="1404620"/>
                <wp:effectExtent l="0" t="0" r="0" b="0"/>
                <wp:wrapSquare wrapText="bothSides"/>
                <wp:docPr id="2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335" cy="1404620"/>
                        </a:xfrm>
                        <a:prstGeom prst="rect">
                          <a:avLst/>
                        </a:prstGeom>
                        <a:solidFill>
                          <a:srgbClr val="FFFFFF"/>
                        </a:solidFill>
                        <a:ln w="9525">
                          <a:noFill/>
                          <a:miter lim="800000"/>
                          <a:headEnd/>
                          <a:tailEnd/>
                        </a:ln>
                      </wps:spPr>
                      <wps:txbx>
                        <w:txbxContent>
                          <w:p w14:paraId="2B2CFFF4" w14:textId="77777777" w:rsidR="00036E1A" w:rsidRDefault="00036E1A" w:rsidP="00036E1A">
                            <w:pPr>
                              <w:jc w:val="center"/>
                            </w:pPr>
                            <w:r>
                              <w:t>au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2F241D" id="_x0000_s1030" type="#_x0000_t202" style="position:absolute;left:0;text-align:left;margin-left:106.5pt;margin-top:4.95pt;width:41.05pt;height:110.6pt;z-index:2516746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" stroked="f">
                <v:textbox style="mso-fit-shape-to-text:t">
                  <w:txbxContent>
                    <w:p w14:paraId="2B2CFFF4" w14:textId="77777777" w:rsidR="00036E1A" w:rsidRDefault="00036E1A" w:rsidP="00036E1A">
                      <w:pPr>
                        <w:jc w:val="center"/>
                      </w:pPr>
                      <w:r>
                        <w:t>auf</w:t>
                      </w:r>
                    </w:p>
                  </w:txbxContent>
                </v:textbox>
                <w10:wrap type="square"/>
              </v:shape>
            </w:pict>
          </mc:Fallback>
        </mc:AlternateContent>
      </w:r>
    </w:p>
    <w:p w14:paraId="4DBDD1B6" w14:textId="794CFFBA" w:rsidR="00036E1A" w:rsidRDefault="00036E1A" w:rsidP="00036E1A"/>
    <w:p w14:paraId="06231068" w14:textId="77777777" w:rsidR="00036E1A" w:rsidRDefault="00036E1A" w:rsidP="00036E1A"/>
    <w:p w14:paraId="0A391EBB" w14:textId="77777777" w:rsidR="00036E1A" w:rsidRDefault="00036E1A" w:rsidP="00036E1A">
      <w:r>
        <w:rPr>
          <w:noProof/>
        </w:rPr>
        <mc:AlternateContent>
          <mc:Choice Requires="wps">
            <w:drawing>
              <wp:anchor distT="45720" distB="45720" distL="114300" distR="114300" simplePos="0" relativeHeight="251670528" behindDoc="0" locked="0" layoutInCell="1" allowOverlap="1" wp14:anchorId="08559E93" wp14:editId="23652A2F">
                <wp:simplePos x="0" y="0"/>
                <wp:positionH relativeFrom="column">
                  <wp:posOffset>541753</wp:posOffset>
                </wp:positionH>
                <wp:positionV relativeFrom="paragraph">
                  <wp:posOffset>20964</wp:posOffset>
                </wp:positionV>
                <wp:extent cx="1725295" cy="1404620"/>
                <wp:effectExtent l="0" t="0" r="8255" b="0"/>
                <wp:wrapSquare wrapText="bothSides"/>
                <wp:docPr id="2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5295" cy="1404620"/>
                        </a:xfrm>
                        <a:prstGeom prst="rect">
                          <a:avLst/>
                        </a:prstGeom>
                        <a:solidFill>
                          <a:srgbClr val="FFFFFF"/>
                        </a:solidFill>
                        <a:ln w="9525">
                          <a:noFill/>
                          <a:miter lim="800000"/>
                          <a:headEnd/>
                          <a:tailEnd/>
                        </a:ln>
                      </wps:spPr>
                      <wps:txbx>
                        <w:txbxContent>
                          <w:p w14:paraId="66EA16CD" w14:textId="77777777" w:rsidR="00036E1A" w:rsidRDefault="00036E1A" w:rsidP="00036E1A">
                            <w:r>
                              <w:t>Geburtstagsvorbereitunge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559E93" id="_x0000_s1031" type="#_x0000_t202" style="position:absolute;left:0;text-align:left;margin-left:42.65pt;margin-top:1.65pt;width:135.85pt;height:110.6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" stroked="f">
                <v:textbox style="mso-fit-shape-to-text:t">
                  <w:txbxContent>
                    <w:p w14:paraId="66EA16CD" w14:textId="77777777" w:rsidR="00036E1A" w:rsidRDefault="00036E1A" w:rsidP="00036E1A">
                      <w:r>
                        <w:t>Geburtstagsvorbereitungen</w:t>
                      </w:r>
                    </w:p>
                  </w:txbxContent>
                </v:textbox>
                <w10:wrap type="square"/>
              </v:shape>
            </w:pict>
          </mc:Fallback>
        </mc:AlternateContent>
      </w:r>
      <w:r>
        <w:rPr>
          <w:noProof/>
        </w:rPr>
        <mc:AlternateContent>
          <mc:Choice Requires="wps">
            <w:drawing>
              <wp:anchor distT="45720" distB="45720" distL="114300" distR="114300" simplePos="0" relativeHeight="251669504" behindDoc="0" locked="0" layoutInCell="1" allowOverlap="1" wp14:anchorId="424F9D83" wp14:editId="7B10233D">
                <wp:simplePos x="0" y="0"/>
                <wp:positionH relativeFrom="column">
                  <wp:posOffset>3563620</wp:posOffset>
                </wp:positionH>
                <wp:positionV relativeFrom="paragraph">
                  <wp:posOffset>69215</wp:posOffset>
                </wp:positionV>
                <wp:extent cx="1358900" cy="1404620"/>
                <wp:effectExtent l="0" t="0" r="0" b="0"/>
                <wp:wrapSquare wrapText="bothSides"/>
                <wp:docPr id="2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8900" cy="1404620"/>
                        </a:xfrm>
                        <a:prstGeom prst="rect">
                          <a:avLst/>
                        </a:prstGeom>
                        <a:solidFill>
                          <a:srgbClr val="FFFFFF"/>
                        </a:solidFill>
                        <a:ln w="9525">
                          <a:noFill/>
                          <a:miter lim="800000"/>
                          <a:headEnd/>
                          <a:tailEnd/>
                        </a:ln>
                      </wps:spPr>
                      <wps:txbx>
                        <w:txbxContent>
                          <w:p w14:paraId="7C03DA55" w14:textId="77777777" w:rsidR="00036E1A" w:rsidRDefault="00036E1A" w:rsidP="00036E1A">
                            <w:pPr>
                              <w:jc w:val="left"/>
                            </w:pPr>
                            <w:r>
                              <w:t>viele Geschenk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4F9D83" id="_x0000_s1032" type="#_x0000_t202" style="position:absolute;left:0;text-align:left;margin-left:280.6pt;margin-top:5.45pt;width:107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" stroked="f">
                <v:textbox style="mso-fit-shape-to-text:t">
                  <w:txbxContent>
                    <w:p w14:paraId="7C03DA55" w14:textId="77777777" w:rsidR="00036E1A" w:rsidRDefault="00036E1A" w:rsidP="00036E1A">
                      <w:pPr>
                        <w:jc w:val="left"/>
                      </w:pPr>
                      <w:r>
                        <w:t>viele Geschenke</w:t>
                      </w:r>
                    </w:p>
                  </w:txbxContent>
                </v:textbox>
                <w10:wrap type="square"/>
              </v:shape>
            </w:pict>
          </mc:Fallback>
        </mc:AlternateContent>
      </w:r>
    </w:p>
    <w:p w14:paraId="4C5CA135" w14:textId="77777777" w:rsidR="00036E1A" w:rsidRDefault="00036E1A" w:rsidP="00036E1A"/>
    <w:p w14:paraId="18A14DB7" w14:textId="77777777" w:rsidR="00036E1A" w:rsidRDefault="00036E1A" w:rsidP="00036E1A"/>
    <w:p w14:paraId="7F2F28B0" w14:textId="77777777" w:rsidR="00036E1A" w:rsidRDefault="00036E1A" w:rsidP="00036E1A">
      <w:r>
        <w:rPr>
          <w:noProof/>
        </w:rPr>
        <mc:AlternateContent>
          <mc:Choice Requires="wps">
            <w:drawing>
              <wp:anchor distT="45720" distB="45720" distL="114300" distR="114300" simplePos="0" relativeHeight="251672576" behindDoc="0" locked="0" layoutInCell="1" allowOverlap="1" wp14:anchorId="43327AA6" wp14:editId="3524D705">
                <wp:simplePos x="0" y="0"/>
                <wp:positionH relativeFrom="column">
                  <wp:posOffset>1527014</wp:posOffset>
                </wp:positionH>
                <wp:positionV relativeFrom="paragraph">
                  <wp:posOffset>12602</wp:posOffset>
                </wp:positionV>
                <wp:extent cx="1075055" cy="1404620"/>
                <wp:effectExtent l="0" t="0" r="0" b="0"/>
                <wp:wrapSquare wrapText="bothSides"/>
                <wp:docPr id="2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5055" cy="1404620"/>
                        </a:xfrm>
                        <a:prstGeom prst="rect">
                          <a:avLst/>
                        </a:prstGeom>
                        <a:solidFill>
                          <a:srgbClr val="FFFFFF"/>
                        </a:solidFill>
                        <a:ln w="9525">
                          <a:noFill/>
                          <a:miter lim="800000"/>
                          <a:headEnd/>
                          <a:tailEnd/>
                        </a:ln>
                      </wps:spPr>
                      <wps:txbx>
                        <w:txbxContent>
                          <w:p w14:paraId="245E3422" w14:textId="77777777" w:rsidR="00036E1A" w:rsidRDefault="00036E1A" w:rsidP="00036E1A">
                            <w:pPr>
                              <w:jc w:val="center"/>
                            </w:pPr>
                            <w:r>
                              <w:t>Mein Freu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327AA6" id="_x0000_s1033" type="#_x0000_t202" style="position:absolute;left:0;text-align:left;margin-left:120.25pt;margin-top:1pt;width:84.65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" stroked="f">
                <v:textbox style="mso-fit-shape-to-text:t">
                  <w:txbxContent>
                    <w:p w14:paraId="245E3422" w14:textId="77777777" w:rsidR="00036E1A" w:rsidRDefault="00036E1A" w:rsidP="00036E1A">
                      <w:pPr>
                        <w:jc w:val="center"/>
                      </w:pPr>
                      <w:r>
                        <w:t>Mein Freund</w:t>
                      </w:r>
                    </w:p>
                  </w:txbxContent>
                </v:textbox>
                <w10:wrap type="square"/>
              </v:shape>
            </w:pict>
          </mc:Fallback>
        </mc:AlternateContent>
      </w:r>
      <w:r>
        <w:rPr>
          <w:noProof/>
        </w:rPr>
        <mc:AlternateContent>
          <mc:Choice Requires="wps">
            <w:drawing>
              <wp:anchor distT="45720" distB="45720" distL="114300" distR="114300" simplePos="0" relativeHeight="251675648" behindDoc="0" locked="0" layoutInCell="1" allowOverlap="1" wp14:anchorId="1F2AACB3" wp14:editId="61599808">
                <wp:simplePos x="0" y="0"/>
                <wp:positionH relativeFrom="column">
                  <wp:posOffset>2801790</wp:posOffset>
                </wp:positionH>
                <wp:positionV relativeFrom="paragraph">
                  <wp:posOffset>12557</wp:posOffset>
                </wp:positionV>
                <wp:extent cx="1075055" cy="1404620"/>
                <wp:effectExtent l="0" t="0" r="0" b="0"/>
                <wp:wrapSquare wrapText="bothSides"/>
                <wp:docPr id="3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5055" cy="1404620"/>
                        </a:xfrm>
                        <a:prstGeom prst="rect">
                          <a:avLst/>
                        </a:prstGeom>
                        <a:solidFill>
                          <a:srgbClr val="FFFFFF"/>
                        </a:solidFill>
                        <a:ln w="9525">
                          <a:noFill/>
                          <a:miter lim="800000"/>
                          <a:headEnd/>
                          <a:tailEnd/>
                        </a:ln>
                      </wps:spPr>
                      <wps:txbx>
                        <w:txbxContent>
                          <w:p w14:paraId="7F1C9BC6" w14:textId="77777777" w:rsidR="00036E1A" w:rsidRDefault="00036E1A" w:rsidP="00036E1A">
                            <w:pPr>
                              <w:jc w:val="center"/>
                            </w:pPr>
                            <w:r>
                              <w:t>Meine Freund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2AACB3" id="_x0000_s1034" type="#_x0000_t202" style="position:absolute;left:0;text-align:left;margin-left:220.6pt;margin-top:1pt;width:84.65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" stroked="f">
                <v:textbox style="mso-fit-shape-to-text:t">
                  <w:txbxContent>
                    <w:p w14:paraId="7F1C9BC6" w14:textId="77777777" w:rsidR="00036E1A" w:rsidRDefault="00036E1A" w:rsidP="00036E1A">
                      <w:pPr>
                        <w:jc w:val="center"/>
                      </w:pPr>
                      <w:r>
                        <w:t>Meine Freundin</w:t>
                      </w:r>
                    </w:p>
                  </w:txbxContent>
                </v:textbox>
                <w10:wrap type="square"/>
              </v:shape>
            </w:pict>
          </mc:Fallback>
        </mc:AlternateContent>
      </w:r>
    </w:p>
    <w:p w14:paraId="4F38E584" w14:textId="77777777" w:rsidR="00036E1A" w:rsidRDefault="00036E1A" w:rsidP="00036E1A"/>
    <w:p w14:paraId="54C9E347" w14:textId="77777777" w:rsidR="00036E1A" w:rsidRDefault="00036E1A" w:rsidP="00036E1A"/>
    <w:p w14:paraId="50DFCBB4" w14:textId="518E7F47" w:rsidR="00DB749B" w:rsidRDefault="004A006D" w:rsidP="00962CB5">
      <w:r>
        <w:t xml:space="preserve"> </w:t>
      </w:r>
      <w:r w:rsidR="004478BF">
        <w:t>(</w:t>
      </w:r>
      <w:r w:rsidR="00DB749B">
        <w:t xml:space="preserve">Darstellung nach </w:t>
      </w:r>
      <w:sdt>
        <w:sdtPr>
          <w:alias w:val="Don't edit this field"/>
          <w:tag w:val="CitaviPlaceholder#c925b849-810b-4eb7-8573-159cc1257951"/>
          <w:id w:val="1117267465"/>
          <w:placeholder>
            <w:docPart w:val="DefaultPlaceholder_-1854013440"/>
          </w:placeholder>
        </w:sdtPr>
        <w:sdtEndPr/>
        <w:sdtContent>
          <w:r w:rsidR="00DB749B">
            <w:fldChar w:fldCharType="begin"/>
          </w:r>
          <w:r w:rsidR="0024467E">
            <w:instrText>ADDIN CitaviPlaceholder{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}</w:instrText>
          </w:r>
          <w:r w:rsidR="00DB749B">
            <w:fldChar w:fldCharType="separate"/>
          </w:r>
          <w:r w:rsidR="00F33300">
            <w:t>Wieland und Melzer 2013</w:t>
          </w:r>
          <w:r w:rsidR="00DB749B">
            <w:fldChar w:fldCharType="end"/>
          </w:r>
        </w:sdtContent>
      </w:sdt>
      <w:r w:rsidR="00C9782E">
        <w:t>:</w:t>
      </w:r>
      <w:r w:rsidR="0083557C">
        <w:t xml:space="preserve"> 475)</w:t>
      </w:r>
      <w:r w:rsidR="00C9782E">
        <w:t xml:space="preserve"> </w:t>
      </w:r>
    </w:p>
    <w:p w14:paraId="0F7D52B9" w14:textId="77777777" w:rsidR="00DB749B" w:rsidRDefault="00DB749B" w:rsidP="00962CB5"/>
    <w:p w14:paraId="608BE12C" w14:textId="6166949C" w:rsidR="007567CF" w:rsidRDefault="004A006D" w:rsidP="003C413E">
      <w:pPr>
        <w:pStyle w:val="Listenabsatz"/>
        <w:numPr>
          <w:ilvl w:val="0"/>
          <w:numId w:val="16"/>
        </w:numPr>
      </w:pPr>
      <w:r>
        <w:t>Ver</w:t>
      </w:r>
      <w:r w:rsidR="00E51819">
        <w:t>gleich</w:t>
      </w:r>
      <w:r w:rsidR="00730958">
        <w:t xml:space="preserve">en Sie </w:t>
      </w:r>
      <w:r w:rsidR="00E51819">
        <w:t xml:space="preserve">die </w:t>
      </w:r>
      <w:r w:rsidR="00BC75D0">
        <w:t>Sätze</w:t>
      </w:r>
      <w:r w:rsidR="00BB0186">
        <w:t xml:space="preserve"> hinsichtlich </w:t>
      </w:r>
      <w:r w:rsidR="00E01549">
        <w:t xml:space="preserve">Anzahl, </w:t>
      </w:r>
      <w:r w:rsidR="00F12F15">
        <w:t xml:space="preserve">Form </w:t>
      </w:r>
      <w:r w:rsidR="00962CB5">
        <w:t>(z. B. Nominalgruppe, Präpositionalgruppe</w:t>
      </w:r>
      <w:r w:rsidR="00DB551F">
        <w:t>)</w:t>
      </w:r>
      <w:r w:rsidR="00E01549">
        <w:t xml:space="preserve"> </w:t>
      </w:r>
      <w:r w:rsidR="00964255">
        <w:t>und</w:t>
      </w:r>
      <w:r w:rsidR="00E01549">
        <w:t xml:space="preserve"> Kasus </w:t>
      </w:r>
      <w:r w:rsidR="00BB0186">
        <w:t>ihrer Satzglieder.</w:t>
      </w:r>
    </w:p>
    <w:p w14:paraId="20396609" w14:textId="370344CA" w:rsidR="00036E1A" w:rsidRDefault="00867F3D" w:rsidP="003C413E">
      <w:pPr>
        <w:pStyle w:val="Listenabsatz"/>
        <w:numPr>
          <w:ilvl w:val="0"/>
          <w:numId w:val="16"/>
        </w:numPr>
      </w:pPr>
      <w:r>
        <w:t>Vergleich</w:t>
      </w:r>
      <w:r w:rsidR="000140A7">
        <w:t>en Sie</w:t>
      </w:r>
      <w:r>
        <w:t xml:space="preserve"> </w:t>
      </w:r>
      <w:r w:rsidR="00A41A83">
        <w:t>die jeweilige Wortgruppe, die nach</w:t>
      </w:r>
      <w:r w:rsidR="00071FC3">
        <w:t xml:space="preserve"> einer Präposition steht</w:t>
      </w:r>
      <w:r w:rsidR="006141C3">
        <w:t>,</w:t>
      </w:r>
      <w:r w:rsidR="00071FC3">
        <w:t xml:space="preserve"> hinsichtlich </w:t>
      </w:r>
      <w:r w:rsidR="007C3B24">
        <w:t>Art und Kasus.</w:t>
      </w:r>
      <w:r>
        <w:t xml:space="preserve"> </w:t>
      </w:r>
    </w:p>
    <w:p w14:paraId="46D5C593" w14:textId="5448082A" w:rsidR="006141C3" w:rsidRDefault="00714B5A" w:rsidP="003C413E">
      <w:pPr>
        <w:pStyle w:val="Listenabsatz"/>
        <w:numPr>
          <w:ilvl w:val="0"/>
          <w:numId w:val="16"/>
        </w:numPr>
      </w:pPr>
      <w:r>
        <w:t>Visualisier</w:t>
      </w:r>
      <w:r w:rsidR="0006567D">
        <w:t xml:space="preserve">en Sie Ihre </w:t>
      </w:r>
      <w:r>
        <w:t>Ergebnisse</w:t>
      </w:r>
      <w:r w:rsidR="009552C3">
        <w:t>.</w:t>
      </w:r>
    </w:p>
    <w:p w14:paraId="5ECE0D30" w14:textId="21DCE4F3" w:rsidR="00B02766" w:rsidRDefault="00B02766" w:rsidP="002C3DFD"/>
    <w:p w14:paraId="20232E8C" w14:textId="5E331126" w:rsidR="00A46E73" w:rsidRPr="00A46E73" w:rsidRDefault="004F1D2F" w:rsidP="00DD4575">
      <w:pPr>
        <w:rPr>
          <w:b/>
          <w:bCs/>
        </w:rPr>
      </w:pPr>
      <w:r w:rsidRPr="00C159EB">
        <w:rPr>
          <w:b/>
          <w:bCs/>
        </w:rPr>
        <w:t>Differenzierung</w:t>
      </w:r>
      <w:r w:rsidR="00DD6731">
        <w:rPr>
          <w:b/>
          <w:bCs/>
        </w:rPr>
        <w:t xml:space="preserve"> zu </w:t>
      </w:r>
      <w:r w:rsidR="00F91604">
        <w:rPr>
          <w:b/>
          <w:bCs/>
        </w:rPr>
        <w:t xml:space="preserve">den Aufgaben </w:t>
      </w:r>
      <w:r w:rsidR="00812CB3">
        <w:rPr>
          <w:b/>
          <w:bCs/>
        </w:rPr>
        <w:t>b), c) und d)</w:t>
      </w:r>
    </w:p>
    <w:p w14:paraId="0070BE5F" w14:textId="158926CC" w:rsidR="00A46E73" w:rsidRDefault="00A46E73" w:rsidP="00DD4575"/>
    <w:p w14:paraId="49A2275E" w14:textId="1ADF1CC3" w:rsidR="00F7339B" w:rsidRDefault="006C63CE" w:rsidP="009C1E9D">
      <w:r>
        <w:t>G</w:t>
      </w:r>
      <w:r w:rsidR="006F1846">
        <w:t>eben Sie</w:t>
      </w:r>
      <w:r>
        <w:t xml:space="preserve"> </w:t>
      </w:r>
      <w:r w:rsidR="00906384">
        <w:t xml:space="preserve">ausgehend von </w:t>
      </w:r>
      <w:r w:rsidR="00712A06">
        <w:t xml:space="preserve">Ihren selbst gebildeten Sätzen </w:t>
      </w:r>
      <w:r w:rsidR="007D43BD">
        <w:t xml:space="preserve">für die Verben </w:t>
      </w:r>
      <w:r w:rsidR="00E84AE6" w:rsidRPr="009C1E9D">
        <w:rPr>
          <w:i/>
        </w:rPr>
        <w:t>hoffen</w:t>
      </w:r>
      <w:r w:rsidR="003C4122">
        <w:t xml:space="preserve">, </w:t>
      </w:r>
      <w:r w:rsidR="003C4122" w:rsidRPr="009C1E9D">
        <w:rPr>
          <w:i/>
          <w:iCs/>
        </w:rPr>
        <w:t>helfen</w:t>
      </w:r>
      <w:r w:rsidR="003C4122">
        <w:t xml:space="preserve"> und </w:t>
      </w:r>
      <w:r w:rsidR="003C4122" w:rsidRPr="009C1E9D">
        <w:rPr>
          <w:i/>
          <w:iCs/>
        </w:rPr>
        <w:t>schenken</w:t>
      </w:r>
      <w:r w:rsidR="00762002">
        <w:rPr>
          <w:iCs/>
        </w:rPr>
        <w:t xml:space="preserve"> sowie für die Präpositionen </w:t>
      </w:r>
      <w:r w:rsidR="00762002" w:rsidRPr="00762002">
        <w:rPr>
          <w:i/>
          <w:iCs/>
        </w:rPr>
        <w:t>auf</w:t>
      </w:r>
      <w:r w:rsidR="00762002" w:rsidRPr="00762002">
        <w:rPr>
          <w:iCs/>
        </w:rPr>
        <w:t xml:space="preserve"> und </w:t>
      </w:r>
      <w:r w:rsidR="00762002" w:rsidRPr="00762002">
        <w:rPr>
          <w:i/>
          <w:iCs/>
        </w:rPr>
        <w:t>bei</w:t>
      </w:r>
      <w:r w:rsidR="00762002">
        <w:t xml:space="preserve"> </w:t>
      </w:r>
      <w:r w:rsidR="00282AB2">
        <w:t xml:space="preserve">an, </w:t>
      </w:r>
      <w:r w:rsidR="007D43BD">
        <w:t xml:space="preserve">welche </w:t>
      </w:r>
      <w:r w:rsidR="00095B62">
        <w:t>Ergänzungen</w:t>
      </w:r>
      <w:r w:rsidR="003A7660">
        <w:t xml:space="preserve"> </w:t>
      </w:r>
      <w:r w:rsidR="00095B62">
        <w:t>dies</w:t>
      </w:r>
      <w:r w:rsidR="00FC3883">
        <w:t xml:space="preserve">e </w:t>
      </w:r>
      <w:r w:rsidR="00095B62">
        <w:t>benötigen</w:t>
      </w:r>
      <w:r w:rsidR="00F363D4">
        <w:t xml:space="preserve">, sodass ein </w:t>
      </w:r>
      <w:r w:rsidR="00CD4440">
        <w:t>vollständiger</w:t>
      </w:r>
      <w:r w:rsidR="00F363D4">
        <w:t xml:space="preserve"> Satz entsteht.</w:t>
      </w:r>
      <w:r w:rsidR="00762002">
        <w:t xml:space="preserve"> Sie können sich </w:t>
      </w:r>
      <w:r w:rsidR="00E752B5">
        <w:t>dabei an folgender Darstellung orientieren</w:t>
      </w:r>
      <w:r w:rsidR="00757206">
        <w:t xml:space="preserve"> und diese </w:t>
      </w:r>
      <w:r w:rsidR="002B2387">
        <w:t>v</w:t>
      </w:r>
      <w:r w:rsidR="00757206">
        <w:t>ervollständigen</w:t>
      </w:r>
      <w:r w:rsidR="00E752B5">
        <w:t>:</w:t>
      </w:r>
    </w:p>
    <w:p w14:paraId="4D9A4A82" w14:textId="774494D0" w:rsidR="00CB7667" w:rsidRPr="00CB7667" w:rsidRDefault="00E53105" w:rsidP="00CB7667">
      <w:pPr>
        <w:rPr>
          <w:szCs w:val="20"/>
        </w:rPr>
      </w:pPr>
      <w:r>
        <w:rPr>
          <w:noProof/>
          <w:szCs w:val="20"/>
          <w14:ligatures w14:val="none"/>
          <w14:cntxtAlts w14:val="0"/>
        </w:rPr>
        <mc:AlternateContent>
          <mc:Choice Requires="wpg">
            <w:drawing>
              <wp:anchor distT="0" distB="0" distL="114300" distR="114300" simplePos="0" relativeHeight="251702272" behindDoc="0" locked="0" layoutInCell="1" allowOverlap="1" wp14:anchorId="1D0DEFEB" wp14:editId="63BB6D01">
                <wp:simplePos x="0" y="0"/>
                <wp:positionH relativeFrom="column">
                  <wp:posOffset>-61595</wp:posOffset>
                </wp:positionH>
                <wp:positionV relativeFrom="paragraph">
                  <wp:posOffset>165735</wp:posOffset>
                </wp:positionV>
                <wp:extent cx="1612900" cy="1469572"/>
                <wp:effectExtent l="0" t="0" r="6350" b="16510"/>
                <wp:wrapNone/>
                <wp:docPr id="50" name="Gruppieren 50"/>
                <wp:cNvGraphicFramePr/>
                <a:graphic xmlns:a="http://schemas.openxmlformats.org/drawingml/2006/main">
                  <a:graphicData uri="http://schemas.microsoft.com/office/word/2010/wordprocessingGroup">
                    <wpg:wgp>
                      <wpg:cNvGrpSpPr/>
                      <wpg:grpSpPr>
                        <a:xfrm>
                          <a:off x="0" y="0"/>
                          <a:ext cx="1612900" cy="1469572"/>
                          <a:chOff x="0" y="0"/>
                          <a:chExt cx="1612900" cy="1469572"/>
                        </a:xfrm>
                      </wpg:grpSpPr>
                      <wpg:grpSp>
                        <wpg:cNvPr id="2" name="Gruppieren 1">
                          <a:extLst>
                            <a:ext uri="{FF2B5EF4-FFF2-40B4-BE49-F238E27FC236}">
                              <a16:creationId xmlns:a16="http://schemas.microsoft.com/office/drawing/2014/main" id="{AEDA4DE0-5967-4C18-8887-5FF65B121529}"/>
                            </a:ext>
                          </a:extLst>
                        </wpg:cNvPr>
                        <wpg:cNvGrpSpPr/>
                        <wpg:grpSpPr>
                          <a:xfrm>
                            <a:off x="6350" y="381000"/>
                            <a:ext cx="1573669" cy="1088572"/>
                            <a:chOff x="0" y="0"/>
                            <a:chExt cx="2330422" cy="1612065"/>
                          </a:xfrm>
                        </wpg:grpSpPr>
                        <wps:wsp>
                          <wps:cNvPr id="3" name="Ellipse 3">
                            <a:extLst>
                              <a:ext uri="{FF2B5EF4-FFF2-40B4-BE49-F238E27FC236}">
                                <a16:creationId xmlns:a16="http://schemas.microsoft.com/office/drawing/2014/main" id="{36498677-59C6-4203-ABFF-B2A806A4E814}"/>
                              </a:ext>
                            </a:extLst>
                          </wps:cNvPr>
                          <wps:cNvSpPr/>
                          <wps:spPr>
                            <a:xfrm>
                              <a:off x="168398" y="0"/>
                              <a:ext cx="1944216" cy="79208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53BB00" w14:textId="77777777" w:rsidR="0013462B" w:rsidRPr="005733E6" w:rsidRDefault="0013462B" w:rsidP="0013462B">
                                <w:pPr>
                                  <w:jc w:val="center"/>
                                  <w:rPr>
                                    <w:szCs w:val="20"/>
                                  </w:rPr>
                                </w:pPr>
                                <w:r w:rsidRPr="005733E6">
                                  <w:rPr>
                                    <w:color w:val="FFFFFF" w:themeColor="light1"/>
                                    <w:kern w:val="24"/>
                                    <w:szCs w:val="20"/>
                                  </w:rPr>
                                  <w:t>hoffen</w:t>
                                </w:r>
                              </w:p>
                            </w:txbxContent>
                          </wps:txbx>
                          <wps:bodyPr rtlCol="0" anchor="ctr"/>
                        </wps:wsp>
                        <wps:wsp>
                          <wps:cNvPr id="4" name="Rechteck 4">
                            <a:extLst>
                              <a:ext uri="{FF2B5EF4-FFF2-40B4-BE49-F238E27FC236}">
                                <a16:creationId xmlns:a16="http://schemas.microsoft.com/office/drawing/2014/main" id="{FE74558F-E204-4763-A6DF-D8F1A0FD2E6D}"/>
                              </a:ext>
                            </a:extLst>
                          </wps:cNvPr>
                          <wps:cNvSpPr/>
                          <wps:spPr>
                            <a:xfrm>
                              <a:off x="0" y="1247949"/>
                              <a:ext cx="936104" cy="364116"/>
                            </a:xfrm>
                            <a:prstGeom prst="rect">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39D73B" w14:textId="77777777" w:rsidR="0013462B" w:rsidRPr="005733E6" w:rsidRDefault="0013462B" w:rsidP="0013462B">
                                <w:pPr>
                                  <w:jc w:val="center"/>
                                  <w:rPr>
                                    <w:color w:val="FFFFFF" w:themeColor="light1"/>
                                    <w:kern w:val="24"/>
                                    <w:szCs w:val="20"/>
                                  </w:rPr>
                                </w:pPr>
                                <w:r w:rsidRPr="005733E6">
                                  <w:rPr>
                                    <w:color w:val="FFFFFF" w:themeColor="light1"/>
                                    <w:kern w:val="24"/>
                                    <w:szCs w:val="20"/>
                                  </w:rPr>
                                  <w:t>Nom</w:t>
                                </w:r>
                              </w:p>
                            </w:txbxContent>
                          </wps:txbx>
                          <wps:bodyPr rtlCol="0" anchor="ctr"/>
                        </wps:wsp>
                        <wps:wsp>
                          <wps:cNvPr id="5" name="Rechteck 5">
                            <a:extLst>
                              <a:ext uri="{FF2B5EF4-FFF2-40B4-BE49-F238E27FC236}">
                                <a16:creationId xmlns:a16="http://schemas.microsoft.com/office/drawing/2014/main" id="{F7514414-8975-4B63-88A6-303CFA6971CC}"/>
                              </a:ext>
                            </a:extLst>
                          </wps:cNvPr>
                          <wps:cNvSpPr/>
                          <wps:spPr>
                            <a:xfrm>
                              <a:off x="1394318" y="1247949"/>
                              <a:ext cx="936104" cy="364116"/>
                            </a:xfrm>
                            <a:prstGeom prst="rect">
                              <a:avLst/>
                            </a:prstGeom>
                            <a:solidFill>
                              <a:srgbClr val="0070C0"/>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029906" w14:textId="77777777" w:rsidR="0013462B" w:rsidRPr="005733E6" w:rsidRDefault="0013462B" w:rsidP="0013462B">
                                <w:pPr>
                                  <w:jc w:val="center"/>
                                  <w:rPr>
                                    <w:color w:val="FFFFFF" w:themeColor="light1"/>
                                    <w:kern w:val="24"/>
                                    <w:szCs w:val="20"/>
                                  </w:rPr>
                                </w:pPr>
                                <w:r w:rsidRPr="005733E6">
                                  <w:rPr>
                                    <w:color w:val="FFFFFF" w:themeColor="light1"/>
                                    <w:kern w:val="24"/>
                                    <w:szCs w:val="20"/>
                                  </w:rPr>
                                  <w:t>PP</w:t>
                                </w:r>
                              </w:p>
                            </w:txbxContent>
                          </wps:txbx>
                          <wps:bodyPr rtlCol="0" anchor="ctr"/>
                        </wps:wsp>
                        <wps:wsp>
                          <wps:cNvPr id="6" name="Gerade Verbindung mit Pfeil 6">
                            <a:extLst>
                              <a:ext uri="{FF2B5EF4-FFF2-40B4-BE49-F238E27FC236}">
                                <a16:creationId xmlns:a16="http://schemas.microsoft.com/office/drawing/2014/main" id="{F5176D37-8767-41E6-B151-3365E0BA8D46}"/>
                              </a:ext>
                            </a:extLst>
                          </wps:cNvPr>
                          <wps:cNvCnPr>
                            <a:stCxn id="3" idx="4"/>
                            <a:endCxn id="4" idx="0"/>
                          </wps:cNvCnPr>
                          <wps:spPr>
                            <a:xfrm flipH="1">
                              <a:off x="468052" y="792088"/>
                              <a:ext cx="672454" cy="455861"/>
                            </a:xfrm>
                            <a:prstGeom prst="straightConnector1">
                              <a:avLst/>
                            </a:prstGeom>
                            <a:ln w="3810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 name="Gerade Verbindung mit Pfeil 7">
                            <a:extLst>
                              <a:ext uri="{FF2B5EF4-FFF2-40B4-BE49-F238E27FC236}">
                                <a16:creationId xmlns:a16="http://schemas.microsoft.com/office/drawing/2014/main" id="{802BEA8E-E8FC-4BFD-9C89-FEA917F9DF4E}"/>
                              </a:ext>
                            </a:extLst>
                          </wps:cNvPr>
                          <wps:cNvCnPr>
                            <a:cxnSpLocks/>
                            <a:stCxn id="3" idx="4"/>
                            <a:endCxn id="5" idx="0"/>
                          </wps:cNvCnPr>
                          <wps:spPr>
                            <a:xfrm>
                              <a:off x="1140506" y="792088"/>
                              <a:ext cx="721864" cy="455861"/>
                            </a:xfrm>
                            <a:prstGeom prst="straightConnector1">
                              <a:avLst/>
                            </a:prstGeom>
                            <a:ln w="3810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9" name="Textfeld 2"/>
                        <wps:cNvSpPr txBox="1">
                          <a:spLocks noChangeArrowheads="1"/>
                        </wps:cNvSpPr>
                        <wps:spPr bwMode="auto">
                          <a:xfrm>
                            <a:off x="0" y="0"/>
                            <a:ext cx="1612900" cy="267335"/>
                          </a:xfrm>
                          <a:prstGeom prst="rect">
                            <a:avLst/>
                          </a:prstGeom>
                          <a:solidFill>
                            <a:srgbClr val="FFFFFF"/>
                          </a:solidFill>
                          <a:ln w="9525">
                            <a:noFill/>
                            <a:miter lim="800000"/>
                            <a:headEnd/>
                            <a:tailEnd/>
                          </a:ln>
                        </wps:spPr>
                        <wps:txbx>
                          <w:txbxContent>
                            <w:p w14:paraId="6B336528" w14:textId="7A28B1F9" w:rsidR="00E53105" w:rsidRDefault="00E53105">
                              <w:r w:rsidRPr="00F61790">
                                <w:rPr>
                                  <w:rFonts w:eastAsia="+mn-ea" w:cs="+mn-cs"/>
                                  <w:b/>
                                  <w:bCs/>
                                  <w:color w:val="00B050"/>
                                  <w:kern w:val="24"/>
                                  <w:szCs w:val="20"/>
                                  <w:lang w:eastAsia="de-DE"/>
                                  <w14:ligatures w14:val="none"/>
                                  <w14:cntxtAlts w14:val="0"/>
                                </w:rPr>
                                <w:t xml:space="preserve">Jemand </w:t>
                              </w:r>
                              <w:r w:rsidRPr="00F61790">
                                <w:rPr>
                                  <w:rFonts w:eastAsia="+mn-ea" w:cs="+mn-cs"/>
                                  <w:b/>
                                  <w:bCs/>
                                  <w:color w:val="000000"/>
                                  <w:kern w:val="24"/>
                                  <w:szCs w:val="20"/>
                                  <w:lang w:eastAsia="de-DE"/>
                                  <w14:ligatures w14:val="none"/>
                                  <w14:cntxtAlts w14:val="0"/>
                                </w:rPr>
                                <w:t xml:space="preserve">hofft </w:t>
                              </w:r>
                              <w:r w:rsidRPr="00F61790">
                                <w:rPr>
                                  <w:rFonts w:eastAsia="+mn-ea" w:cs="+mn-cs"/>
                                  <w:b/>
                                  <w:bCs/>
                                  <w:color w:val="0070C0"/>
                                  <w:kern w:val="24"/>
                                  <w:szCs w:val="20"/>
                                  <w:lang w:eastAsia="de-DE"/>
                                  <w14:ligatures w14:val="none"/>
                                  <w14:cntxtAlts w14:val="0"/>
                                </w:rPr>
                                <w:t>auf etwas</w:t>
                              </w:r>
                              <w:r w:rsidRPr="00F61790">
                                <w:rPr>
                                  <w:rFonts w:eastAsia="+mn-ea" w:cs="+mn-cs"/>
                                  <w:b/>
                                  <w:bCs/>
                                  <w:color w:val="000000"/>
                                  <w:kern w:val="24"/>
                                  <w:szCs w:val="20"/>
                                  <w:lang w:eastAsia="de-DE"/>
                                  <w14:ligatures w14:val="none"/>
                                  <w14:cntxtAlts w14:val="0"/>
                                </w:rPr>
                                <w:t>.</w:t>
                              </w:r>
                            </w:p>
                          </w:txbxContent>
                        </wps:txbx>
                        <wps:bodyPr rot="0" vert="horz" wrap="square" lIns="91440" tIns="45720" rIns="91440" bIns="45720" anchor="t" anchorCtr="0">
                          <a:spAutoFit/>
                        </wps:bodyPr>
                      </wps:wsp>
                    </wpg:wgp>
                  </a:graphicData>
                </a:graphic>
              </wp:anchor>
            </w:drawing>
          </mc:Choice>
          <mc:Fallback>
            <w:pict>
              <v:group w14:anchorId="1D0DEFEB" id="Gruppieren 50" o:spid="_x0000_s1035" style="position:absolute;left:0;text-align:left;margin-left:-4.85pt;margin-top:13.05pt;width:127pt;height:115.7pt;z-index:251702272" coordsize="16129,14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">
                <v:group id="Gruppieren 1" o:spid="_x0000_s1036" style="position:absolute;left:63;top:3810;width:15737;height:10885" coordsize="23304,1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oval id="Ellipse 3" o:spid="_x0000_s1037" style="position:absolute;left:1683;width:19443;height:79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" fillcolor="#4472c4 [3204]" strokecolor="#1f3763 [1604]" strokeweight="1pt">
                    <v:stroke joinstyle="miter"/>
                    <v:textbox>
                      <w:txbxContent>
                        <w:p w14:paraId="7653BB00" w14:textId="77777777" w:rsidR="0013462B" w:rsidRPr="005733E6" w:rsidRDefault="0013462B" w:rsidP="0013462B">
                          <w:pPr>
                            <w:jc w:val="center"/>
                            <w:rPr>
                              <w:szCs w:val="20"/>
                            </w:rPr>
                          </w:pPr>
                          <w:r w:rsidRPr="005733E6">
                            <w:rPr>
                              <w:color w:val="FFFFFF" w:themeColor="light1"/>
                              <w:kern w:val="24"/>
                              <w:szCs w:val="20"/>
                            </w:rPr>
                            <w:t>hoffen</w:t>
                          </w:r>
                        </w:p>
                      </w:txbxContent>
                    </v:textbox>
                  </v:oval>
                  <v:rect id="Rechteck 4" o:spid="_x0000_s1038" style="position:absolute;top:12479;width:9361;height:3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" fillcolor="#00b050" strokecolor="#00b050" strokeweight="1pt">
                    <v:textbox>
                      <w:txbxContent>
                        <w:p w14:paraId="0539D73B" w14:textId="77777777" w:rsidR="0013462B" w:rsidRPr="005733E6" w:rsidRDefault="0013462B" w:rsidP="0013462B">
                          <w:pPr>
                            <w:jc w:val="center"/>
                            <w:rPr>
                              <w:color w:val="FFFFFF" w:themeColor="light1"/>
                              <w:kern w:val="24"/>
                              <w:szCs w:val="20"/>
                            </w:rPr>
                          </w:pPr>
                          <w:r w:rsidRPr="005733E6">
                            <w:rPr>
                              <w:color w:val="FFFFFF" w:themeColor="light1"/>
                              <w:kern w:val="24"/>
                              <w:szCs w:val="20"/>
                            </w:rPr>
                            <w:t>Nom</w:t>
                          </w:r>
                        </w:p>
                      </w:txbxContent>
                    </v:textbox>
                  </v:rect>
                  <v:rect id="Rechteck 5" o:spid="_x0000_s1039" style="position:absolute;left:13943;top:12479;width:9361;height:3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" fillcolor="#0070c0" strokecolor="#0070c0" strokeweight="1pt">
                    <v:textbox>
                      <w:txbxContent>
                        <w:p w14:paraId="17029906" w14:textId="77777777" w:rsidR="0013462B" w:rsidRPr="005733E6" w:rsidRDefault="0013462B" w:rsidP="0013462B">
                          <w:pPr>
                            <w:jc w:val="center"/>
                            <w:rPr>
                              <w:color w:val="FFFFFF" w:themeColor="light1"/>
                              <w:kern w:val="24"/>
                              <w:szCs w:val="20"/>
                            </w:rPr>
                          </w:pPr>
                          <w:r w:rsidRPr="005733E6">
                            <w:rPr>
                              <w:color w:val="FFFFFF" w:themeColor="light1"/>
                              <w:kern w:val="24"/>
                              <w:szCs w:val="20"/>
                            </w:rPr>
                            <w:t>PP</w:t>
                          </w:r>
                        </w:p>
                      </w:txbxContent>
                    </v:textbox>
                  </v:rect>
                  <v:shapetype id="_x0000_t32" coordsize="21600,21600" o:spt="32" o:oned="t" path="m,l21600,21600e" filled="f">
                    <v:path arrowok="t" fillok="f" o:connecttype="none"/>
                    <o:lock v:ext="edit" shapetype="t"/>
                  </v:shapetype>
                  <v:shape id="Gerade Verbindung mit Pfeil 6" o:spid="_x0000_s1040" type="#_x0000_t32" style="position:absolute;left:4680;top:7920;width:6725;height:45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" strokecolor="#002060" strokeweight="3pt">
                    <v:stroke endarrow="block" joinstyle="miter"/>
                  </v:shape>
                  <v:shape id="Gerade Verbindung mit Pfeil 7" o:spid="_x0000_s1041" type="#_x0000_t32" style="position:absolute;left:11405;top:7920;width:7218;height:45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" strokecolor="#002060" strokeweight="3pt">
                    <v:stroke endarrow="block" joinstyle="miter"/>
                    <o:lock v:ext="edit" shapetype="f"/>
                  </v:shape>
                </v:group>
                <v:shape id="_x0000_s1042" type="#_x0000_t202" style="position:absolute;width:16129;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" stroked="f">
                  <v:textbox style="mso-fit-shape-to-text:t">
                    <w:txbxContent>
                      <w:p w14:paraId="6B336528" w14:textId="7A28B1F9" w:rsidR="00E53105" w:rsidRDefault="00E53105">
                        <w:r w:rsidRPr="00F61790">
                          <w:rPr>
                            <w:rFonts w:eastAsia="+mn-ea" w:cs="+mn-cs"/>
                            <w:b/>
                            <w:bCs/>
                            <w:color w:val="00B050"/>
                            <w:kern w:val="24"/>
                            <w:szCs w:val="20"/>
                            <w:lang w:eastAsia="de-DE"/>
                            <w14:ligatures w14:val="none"/>
                            <w14:cntxtAlts w14:val="0"/>
                          </w:rPr>
                          <w:t xml:space="preserve">Jemand </w:t>
                        </w:r>
                        <w:r w:rsidRPr="00F61790">
                          <w:rPr>
                            <w:rFonts w:eastAsia="+mn-ea" w:cs="+mn-cs"/>
                            <w:b/>
                            <w:bCs/>
                            <w:color w:val="000000"/>
                            <w:kern w:val="24"/>
                            <w:szCs w:val="20"/>
                            <w:lang w:eastAsia="de-DE"/>
                            <w14:ligatures w14:val="none"/>
                            <w14:cntxtAlts w14:val="0"/>
                          </w:rPr>
                          <w:t xml:space="preserve">hofft </w:t>
                        </w:r>
                        <w:r w:rsidRPr="00F61790">
                          <w:rPr>
                            <w:rFonts w:eastAsia="+mn-ea" w:cs="+mn-cs"/>
                            <w:b/>
                            <w:bCs/>
                            <w:color w:val="0070C0"/>
                            <w:kern w:val="24"/>
                            <w:szCs w:val="20"/>
                            <w:lang w:eastAsia="de-DE"/>
                            <w14:ligatures w14:val="none"/>
                            <w14:cntxtAlts w14:val="0"/>
                          </w:rPr>
                          <w:t>auf etwas</w:t>
                        </w:r>
                        <w:r w:rsidRPr="00F61790">
                          <w:rPr>
                            <w:rFonts w:eastAsia="+mn-ea" w:cs="+mn-cs"/>
                            <w:b/>
                            <w:bCs/>
                            <w:color w:val="000000"/>
                            <w:kern w:val="24"/>
                            <w:szCs w:val="20"/>
                            <w:lang w:eastAsia="de-DE"/>
                            <w14:ligatures w14:val="none"/>
                            <w14:cntxtAlts w14:val="0"/>
                          </w:rPr>
                          <w:t>.</w:t>
                        </w:r>
                      </w:p>
                    </w:txbxContent>
                  </v:textbox>
                </v:shape>
              </v:group>
            </w:pict>
          </mc:Fallback>
        </mc:AlternateContent>
      </w:r>
    </w:p>
    <w:p w14:paraId="663C909D" w14:textId="74BAD062" w:rsidR="00F61790" w:rsidRPr="00F61790" w:rsidRDefault="00F61790" w:rsidP="00F61790">
      <w:pPr>
        <w:spacing w:line="240" w:lineRule="auto"/>
        <w:jc w:val="left"/>
        <w:rPr>
          <w:rFonts w:eastAsia="Times New Roman" w:cs="Times New Roman"/>
          <w:kern w:val="0"/>
          <w:szCs w:val="20"/>
          <w:lang w:eastAsia="de-DE"/>
          <w14:ligatures w14:val="none"/>
          <w14:cntxtAlts w14:val="0"/>
        </w:rPr>
      </w:pPr>
    </w:p>
    <w:p w14:paraId="7F47B4F0" w14:textId="195C12B6" w:rsidR="00CB7667" w:rsidRPr="00CB7667" w:rsidRDefault="00CB7667" w:rsidP="00CB7667">
      <w:pPr>
        <w:rPr>
          <w:szCs w:val="20"/>
        </w:rPr>
      </w:pPr>
    </w:p>
    <w:p w14:paraId="5EF11F1B" w14:textId="5037F4E3" w:rsidR="00F61790" w:rsidRDefault="00E53105" w:rsidP="00CB7667">
      <w:r>
        <w:rPr>
          <w:noProof/>
          <w14:ligatures w14:val="none"/>
          <w14:cntxtAlts w14:val="0"/>
        </w:rPr>
        <mc:AlternateContent>
          <mc:Choice Requires="wps">
            <w:drawing>
              <wp:anchor distT="0" distB="0" distL="114300" distR="114300" simplePos="0" relativeHeight="251684864" behindDoc="0" locked="0" layoutInCell="1" allowOverlap="1" wp14:anchorId="3FD2971D" wp14:editId="2D0E1EAD">
                <wp:simplePos x="0" y="0"/>
                <wp:positionH relativeFrom="column">
                  <wp:posOffset>4924425</wp:posOffset>
                </wp:positionH>
                <wp:positionV relativeFrom="paragraph">
                  <wp:posOffset>13335</wp:posOffset>
                </wp:positionV>
                <wp:extent cx="1425575" cy="580390"/>
                <wp:effectExtent l="0" t="0" r="22225" b="10160"/>
                <wp:wrapNone/>
                <wp:docPr id="40" name="Ellipse 40"/>
                <wp:cNvGraphicFramePr/>
                <a:graphic xmlns:a="http://schemas.openxmlformats.org/drawingml/2006/main">
                  <a:graphicData uri="http://schemas.microsoft.com/office/word/2010/wordprocessingShape">
                    <wps:wsp>
                      <wps:cNvSpPr/>
                      <wps:spPr>
                        <a:xfrm>
                          <a:off x="0" y="0"/>
                          <a:ext cx="1425575" cy="58039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E61D849" w14:textId="77777777" w:rsidR="0013462B" w:rsidRDefault="0013462B" w:rsidP="0013462B">
                            <w:pPr>
                              <w:jc w:val="center"/>
                              <w:rPr>
                                <w:sz w:val="24"/>
                                <w:szCs w:val="24"/>
                              </w:rPr>
                            </w:pPr>
                            <w:r w:rsidRPr="005733E6">
                              <w:rPr>
                                <w:color w:val="FFFFFF" w:themeColor="light1"/>
                                <w:kern w:val="24"/>
                                <w:szCs w:val="20"/>
                              </w:rPr>
                              <w:t>schenken</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3FD2971D" id="Ellipse 40" o:spid="_x0000_s1043" style="position:absolute;left:0;text-align:left;margin-left:387.75pt;margin-top:1.05pt;width:112.25pt;height:45.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" fillcolor="#4472c4 [3204]" strokecolor="#1f3763 [1604]" strokeweight="1pt">
                <v:stroke joinstyle="miter"/>
                <v:textbox>
                  <w:txbxContent>
                    <w:p w14:paraId="1E61D849" w14:textId="77777777" w:rsidR="0013462B" w:rsidRDefault="0013462B" w:rsidP="0013462B">
                      <w:pPr>
                        <w:jc w:val="center"/>
                        <w:rPr>
                          <w:sz w:val="24"/>
                          <w:szCs w:val="24"/>
                        </w:rPr>
                      </w:pPr>
                      <w:r w:rsidRPr="005733E6">
                        <w:rPr>
                          <w:color w:val="FFFFFF" w:themeColor="light1"/>
                          <w:kern w:val="24"/>
                          <w:szCs w:val="20"/>
                        </w:rPr>
                        <w:t>schenken</w:t>
                      </w:r>
                    </w:p>
                  </w:txbxContent>
                </v:textbox>
              </v:oval>
            </w:pict>
          </mc:Fallback>
        </mc:AlternateContent>
      </w:r>
      <w:r w:rsidRPr="0013462B">
        <w:rPr>
          <w:noProof/>
        </w:rPr>
        <mc:AlternateContent>
          <mc:Choice Requires="wpg">
            <w:drawing>
              <wp:anchor distT="0" distB="0" distL="114300" distR="114300" simplePos="0" relativeHeight="251695104" behindDoc="0" locked="0" layoutInCell="1" allowOverlap="1" wp14:anchorId="59E808AD" wp14:editId="7DD12384">
                <wp:simplePos x="0" y="0"/>
                <wp:positionH relativeFrom="column">
                  <wp:posOffset>2152015</wp:posOffset>
                </wp:positionH>
                <wp:positionV relativeFrom="paragraph">
                  <wp:posOffset>58373</wp:posOffset>
                </wp:positionV>
                <wp:extent cx="2245360" cy="1137285"/>
                <wp:effectExtent l="0" t="0" r="21590" b="24765"/>
                <wp:wrapNone/>
                <wp:docPr id="8" name="Gruppieren 2"/>
                <wp:cNvGraphicFramePr/>
                <a:graphic xmlns:a="http://schemas.openxmlformats.org/drawingml/2006/main">
                  <a:graphicData uri="http://schemas.microsoft.com/office/word/2010/wordprocessingGroup">
                    <wpg:wgp>
                      <wpg:cNvGrpSpPr/>
                      <wpg:grpSpPr>
                        <a:xfrm>
                          <a:off x="0" y="0"/>
                          <a:ext cx="2245360" cy="1137285"/>
                          <a:chOff x="2771826" y="0"/>
                          <a:chExt cx="3181872" cy="1612065"/>
                        </a:xfrm>
                      </wpg:grpSpPr>
                      <wps:wsp>
                        <wps:cNvPr id="26" name="Ellipse 26"/>
                        <wps:cNvSpPr/>
                        <wps:spPr>
                          <a:xfrm>
                            <a:off x="3387554" y="0"/>
                            <a:ext cx="1944216" cy="79208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615F2C4" w14:textId="77777777" w:rsidR="005733E6" w:rsidRDefault="005733E6" w:rsidP="005733E6">
                              <w:pPr>
                                <w:jc w:val="center"/>
                                <w:rPr>
                                  <w:sz w:val="24"/>
                                  <w:szCs w:val="24"/>
                                </w:rPr>
                              </w:pPr>
                              <w:r w:rsidRPr="005733E6">
                                <w:rPr>
                                  <w:color w:val="FFFFFF" w:themeColor="light1"/>
                                  <w:kern w:val="24"/>
                                  <w:szCs w:val="20"/>
                                </w:rPr>
                                <w:t>helfen</w:t>
                              </w:r>
                            </w:p>
                          </w:txbxContent>
                        </wps:txbx>
                        <wps:bodyPr rtlCol="0" anchor="ctr"/>
                      </wps:wsp>
                      <wps:wsp>
                        <wps:cNvPr id="33" name="Rechteck 33"/>
                        <wps:cNvSpPr/>
                        <wps:spPr>
                          <a:xfrm>
                            <a:off x="2771826" y="1247949"/>
                            <a:ext cx="936104" cy="364116"/>
                          </a:xfrm>
                          <a:prstGeom prst="rect">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0F00BA" w14:textId="1132967C" w:rsidR="005733E6" w:rsidRDefault="005733E6" w:rsidP="005733E6">
                              <w:pPr>
                                <w:jc w:val="center"/>
                                <w:rPr>
                                  <w:sz w:val="24"/>
                                  <w:szCs w:val="24"/>
                                </w:rPr>
                              </w:pPr>
                            </w:p>
                          </w:txbxContent>
                        </wps:txbx>
                        <wps:bodyPr rtlCol="0" anchor="ctr"/>
                      </wps:wsp>
                      <wps:wsp>
                        <wps:cNvPr id="34" name="Rechteck 34"/>
                        <wps:cNvSpPr/>
                        <wps:spPr>
                          <a:xfrm>
                            <a:off x="5017594" y="1230033"/>
                            <a:ext cx="936104" cy="364116"/>
                          </a:xfrm>
                          <a:prstGeom prst="rect">
                            <a:avLst/>
                          </a:prstGeom>
                          <a:solidFill>
                            <a:srgbClr val="0070C0"/>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9BA9E6" w14:textId="5EF42538" w:rsidR="005733E6" w:rsidRDefault="005733E6" w:rsidP="005733E6">
                              <w:pPr>
                                <w:jc w:val="center"/>
                                <w:rPr>
                                  <w:sz w:val="24"/>
                                  <w:szCs w:val="24"/>
                                </w:rPr>
                              </w:pPr>
                            </w:p>
                          </w:txbxContent>
                        </wps:txbx>
                        <wps:bodyPr rtlCol="0" anchor="ctr"/>
                      </wps:wsp>
                      <wps:wsp>
                        <wps:cNvPr id="35" name="Rechteck 35"/>
                        <wps:cNvSpPr/>
                        <wps:spPr>
                          <a:xfrm>
                            <a:off x="3891610" y="1247949"/>
                            <a:ext cx="936104" cy="364116"/>
                          </a:xfrm>
                          <a:prstGeom prst="rect">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D1BD97" w14:textId="5CC3CF4A" w:rsidR="005733E6" w:rsidRDefault="005733E6" w:rsidP="005733E6">
                              <w:pPr>
                                <w:jc w:val="center"/>
                                <w:rPr>
                                  <w:sz w:val="24"/>
                                  <w:szCs w:val="24"/>
                                </w:rPr>
                              </w:pPr>
                            </w:p>
                          </w:txbxContent>
                        </wps:txbx>
                        <wps:bodyPr rtlCol="0" anchor="ctr"/>
                      </wps:wsp>
                      <wps:wsp>
                        <wps:cNvPr id="36" name="Gerade Verbindung mit Pfeil 36"/>
                        <wps:cNvCnPr>
                          <a:cxnSpLocks/>
                        </wps:cNvCnPr>
                        <wps:spPr>
                          <a:xfrm flipH="1">
                            <a:off x="3239878" y="792088"/>
                            <a:ext cx="1119784" cy="455861"/>
                          </a:xfrm>
                          <a:prstGeom prst="straightConnector1">
                            <a:avLst/>
                          </a:prstGeom>
                          <a:ln w="3810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Gerade Verbindung mit Pfeil 37"/>
                        <wps:cNvCnPr>
                          <a:cxnSpLocks/>
                        </wps:cNvCnPr>
                        <wps:spPr>
                          <a:xfrm>
                            <a:off x="4359662" y="792088"/>
                            <a:ext cx="0" cy="455861"/>
                          </a:xfrm>
                          <a:prstGeom prst="straightConnector1">
                            <a:avLst/>
                          </a:prstGeom>
                          <a:ln w="3810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Gerade Verbindung mit Pfeil 38"/>
                        <wps:cNvCnPr>
                          <a:cxnSpLocks/>
                        </wps:cNvCnPr>
                        <wps:spPr>
                          <a:xfrm>
                            <a:off x="4359662" y="792088"/>
                            <a:ext cx="1125984" cy="437945"/>
                          </a:xfrm>
                          <a:prstGeom prst="straightConnector1">
                            <a:avLst/>
                          </a:prstGeom>
                          <a:ln w="38100">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9E808AD" id="Gruppieren 2" o:spid="_x0000_s1044" style="position:absolute;left:0;text-align:left;margin-left:169.45pt;margin-top:4.6pt;width:176.8pt;height:89.55pt;z-index:251695104;mso-width-relative:margin;mso-height-relative:margin" coordorigin="27718" coordsize="31818,1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">
                <v:oval id="Ellipse 26" o:spid="_x0000_s1045" style="position:absolute;left:33875;width:19442;height:79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" fillcolor="#4472c4 [3204]" strokecolor="#1f3763 [1604]" strokeweight="1pt">
                  <v:stroke joinstyle="miter"/>
                  <v:textbox>
                    <w:txbxContent>
                      <w:p w14:paraId="0615F2C4" w14:textId="77777777" w:rsidR="005733E6" w:rsidRDefault="005733E6" w:rsidP="005733E6">
                        <w:pPr>
                          <w:jc w:val="center"/>
                          <w:rPr>
                            <w:sz w:val="24"/>
                            <w:szCs w:val="24"/>
                          </w:rPr>
                        </w:pPr>
                        <w:r w:rsidRPr="005733E6">
                          <w:rPr>
                            <w:color w:val="FFFFFF" w:themeColor="light1"/>
                            <w:kern w:val="24"/>
                            <w:szCs w:val="20"/>
                          </w:rPr>
                          <w:t>helfen</w:t>
                        </w:r>
                      </w:p>
                    </w:txbxContent>
                  </v:textbox>
                </v:oval>
                <v:rect id="Rechteck 33" o:spid="_x0000_s1046" style="position:absolute;left:27718;top:12479;width:9361;height:3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" fillcolor="#00b050" strokecolor="#00b050" strokeweight="1pt">
                  <v:textbox>
                    <w:txbxContent>
                      <w:p w14:paraId="130F00BA" w14:textId="1132967C" w:rsidR="005733E6" w:rsidRDefault="005733E6" w:rsidP="005733E6">
                        <w:pPr>
                          <w:jc w:val="center"/>
                          <w:rPr>
                            <w:sz w:val="24"/>
                            <w:szCs w:val="24"/>
                          </w:rPr>
                        </w:pPr>
                      </w:p>
                    </w:txbxContent>
                  </v:textbox>
                </v:rect>
                <v:rect id="Rechteck 34" o:spid="_x0000_s1047" style="position:absolute;left:50175;top:12300;width:9361;height:3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" fillcolor="#0070c0" strokecolor="#0070c0" strokeweight="1pt">
                  <v:textbox>
                    <w:txbxContent>
                      <w:p w14:paraId="419BA9E6" w14:textId="5EF42538" w:rsidR="005733E6" w:rsidRDefault="005733E6" w:rsidP="005733E6">
                        <w:pPr>
                          <w:jc w:val="center"/>
                          <w:rPr>
                            <w:sz w:val="24"/>
                            <w:szCs w:val="24"/>
                          </w:rPr>
                        </w:pPr>
                      </w:p>
                    </w:txbxContent>
                  </v:textbox>
                </v:rect>
                <v:rect id="Rechteck 35" o:spid="_x0000_s1048" style="position:absolute;left:38916;top:12479;width:9361;height:3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" fillcolor="#7030a0" strokecolor="#7030a0" strokeweight="1pt">
                  <v:textbox>
                    <w:txbxContent>
                      <w:p w14:paraId="0BD1BD97" w14:textId="5CC3CF4A" w:rsidR="005733E6" w:rsidRDefault="005733E6" w:rsidP="005733E6">
                        <w:pPr>
                          <w:jc w:val="center"/>
                          <w:rPr>
                            <w:sz w:val="24"/>
                            <w:szCs w:val="24"/>
                          </w:rPr>
                        </w:pPr>
                      </w:p>
                    </w:txbxContent>
                  </v:textbox>
                </v:rect>
                <v:shape id="Gerade Verbindung mit Pfeil 36" o:spid="_x0000_s1049" type="#_x0000_t32" style="position:absolute;left:32398;top:7920;width:11198;height:45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" strokecolor="#002060" strokeweight="3pt">
                  <v:stroke endarrow="block" joinstyle="miter"/>
                  <o:lock v:ext="edit" shapetype="f"/>
                </v:shape>
                <v:shape id="Gerade Verbindung mit Pfeil 37" o:spid="_x0000_s1050" type="#_x0000_t32" style="position:absolute;left:43596;top:7920;width:0;height:45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" strokecolor="#002060" strokeweight="3pt">
                  <v:stroke endarrow="block" joinstyle="miter"/>
                  <o:lock v:ext="edit" shapetype="f"/>
                </v:shape>
                <v:shape id="Gerade Verbindung mit Pfeil 38" o:spid="_x0000_s1051" type="#_x0000_t32" style="position:absolute;left:43596;top:7920;width:11260;height:43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" strokecolor="#002060" strokeweight="3pt">
                  <v:stroke endarrow="block" joinstyle="miter"/>
                  <o:lock v:ext="edit" shapetype="f"/>
                </v:shape>
              </v:group>
            </w:pict>
          </mc:Fallback>
        </mc:AlternateContent>
      </w:r>
    </w:p>
    <w:p w14:paraId="24CB5F56" w14:textId="50CAF0DD" w:rsidR="00F61790" w:rsidRDefault="00F61790" w:rsidP="00CB7667"/>
    <w:p w14:paraId="2E79409D" w14:textId="3B2D1DC9" w:rsidR="00F61790" w:rsidRDefault="00F61790" w:rsidP="00CB7667"/>
    <w:p w14:paraId="6A726C13" w14:textId="30049E9A" w:rsidR="00CB7667" w:rsidRDefault="00CB7667" w:rsidP="00CB7667"/>
    <w:p w14:paraId="195CCBF6" w14:textId="3C5B5973" w:rsidR="0013462B" w:rsidRDefault="0013462B" w:rsidP="00CB7667"/>
    <w:p w14:paraId="37770C95" w14:textId="14BABFE4" w:rsidR="0013462B" w:rsidRDefault="0013462B" w:rsidP="00CB7667"/>
    <w:p w14:paraId="1301AC05" w14:textId="541DF3CD" w:rsidR="0013462B" w:rsidRDefault="0013462B" w:rsidP="00CB7667"/>
    <w:p w14:paraId="6C474BAC" w14:textId="796B08E8" w:rsidR="0013462B" w:rsidRDefault="0013462B" w:rsidP="00CB7667"/>
    <w:p w14:paraId="5759EF3C" w14:textId="1423AC4D" w:rsidR="0013462B" w:rsidRDefault="00E53105" w:rsidP="00CB7667">
      <w:r>
        <w:rPr>
          <w:noProof/>
          <w14:ligatures w14:val="none"/>
          <w14:cntxtAlts w14:val="0"/>
        </w:rPr>
        <mc:AlternateContent>
          <mc:Choice Requires="wps">
            <w:drawing>
              <wp:anchor distT="0" distB="0" distL="114300" distR="114300" simplePos="0" relativeHeight="251697152" behindDoc="0" locked="0" layoutInCell="1" allowOverlap="1" wp14:anchorId="2FDC9D42" wp14:editId="5E61DFCD">
                <wp:simplePos x="0" y="0"/>
                <wp:positionH relativeFrom="column">
                  <wp:posOffset>38623</wp:posOffset>
                </wp:positionH>
                <wp:positionV relativeFrom="paragraph">
                  <wp:posOffset>93980</wp:posOffset>
                </wp:positionV>
                <wp:extent cx="1425575" cy="580390"/>
                <wp:effectExtent l="0" t="0" r="22225" b="10160"/>
                <wp:wrapNone/>
                <wp:docPr id="47" name="Ellipse 47"/>
                <wp:cNvGraphicFramePr/>
                <a:graphic xmlns:a="http://schemas.openxmlformats.org/drawingml/2006/main">
                  <a:graphicData uri="http://schemas.microsoft.com/office/word/2010/wordprocessingShape">
                    <wps:wsp>
                      <wps:cNvSpPr/>
                      <wps:spPr>
                        <a:xfrm>
                          <a:off x="0" y="0"/>
                          <a:ext cx="1425575" cy="58039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CFBE42" w14:textId="75BEB0C8" w:rsidR="000D7E01" w:rsidRDefault="000D7E01" w:rsidP="000D7E01">
                            <w:pPr>
                              <w:jc w:val="center"/>
                              <w:rPr>
                                <w:sz w:val="24"/>
                                <w:szCs w:val="24"/>
                              </w:rPr>
                            </w:pPr>
                            <w:r>
                              <w:rPr>
                                <w:color w:val="FFFFFF" w:themeColor="light1"/>
                                <w:kern w:val="24"/>
                                <w:szCs w:val="20"/>
                              </w:rPr>
                              <w:t>auf</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2FDC9D42" id="Ellipse 47" o:spid="_x0000_s1052" style="position:absolute;left:0;text-align:left;margin-left:3.05pt;margin-top:7.4pt;width:112.25pt;height:45.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" fillcolor="#4472c4 [3204]" strokecolor="#1f3763 [1604]" strokeweight="1pt">
                <v:stroke joinstyle="miter"/>
                <v:textbox>
                  <w:txbxContent>
                    <w:p w14:paraId="3CCFBE42" w14:textId="75BEB0C8" w:rsidR="000D7E01" w:rsidRDefault="000D7E01" w:rsidP="000D7E01">
                      <w:pPr>
                        <w:jc w:val="center"/>
                        <w:rPr>
                          <w:sz w:val="24"/>
                          <w:szCs w:val="24"/>
                        </w:rPr>
                      </w:pPr>
                      <w:r>
                        <w:rPr>
                          <w:color w:val="FFFFFF" w:themeColor="light1"/>
                          <w:kern w:val="24"/>
                          <w:szCs w:val="20"/>
                        </w:rPr>
                        <w:t>auf</w:t>
                      </w:r>
                    </w:p>
                  </w:txbxContent>
                </v:textbox>
              </v:oval>
            </w:pict>
          </mc:Fallback>
        </mc:AlternateContent>
      </w:r>
      <w:r>
        <w:rPr>
          <w:noProof/>
          <w14:ligatures w14:val="none"/>
          <w14:cntxtAlts w14:val="0"/>
        </w:rPr>
        <mc:AlternateContent>
          <mc:Choice Requires="wps">
            <w:drawing>
              <wp:anchor distT="0" distB="0" distL="114300" distR="114300" simplePos="0" relativeHeight="251699200" behindDoc="0" locked="0" layoutInCell="1" allowOverlap="1" wp14:anchorId="60F1254D" wp14:editId="6FD088FF">
                <wp:simplePos x="0" y="0"/>
                <wp:positionH relativeFrom="column">
                  <wp:posOffset>2599690</wp:posOffset>
                </wp:positionH>
                <wp:positionV relativeFrom="paragraph">
                  <wp:posOffset>67945</wp:posOffset>
                </wp:positionV>
                <wp:extent cx="1425575" cy="580390"/>
                <wp:effectExtent l="0" t="0" r="22225" b="10160"/>
                <wp:wrapNone/>
                <wp:docPr id="48" name="Ellipse 48"/>
                <wp:cNvGraphicFramePr/>
                <a:graphic xmlns:a="http://schemas.openxmlformats.org/drawingml/2006/main">
                  <a:graphicData uri="http://schemas.microsoft.com/office/word/2010/wordprocessingShape">
                    <wps:wsp>
                      <wps:cNvSpPr/>
                      <wps:spPr>
                        <a:xfrm>
                          <a:off x="0" y="0"/>
                          <a:ext cx="1425575" cy="58039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50C42AB" w14:textId="4FAC4BEB" w:rsidR="000D7E01" w:rsidRDefault="000D7E01" w:rsidP="000D7E01">
                            <w:pPr>
                              <w:jc w:val="center"/>
                              <w:rPr>
                                <w:sz w:val="24"/>
                                <w:szCs w:val="24"/>
                              </w:rPr>
                            </w:pPr>
                            <w:r>
                              <w:rPr>
                                <w:color w:val="FFFFFF" w:themeColor="light1"/>
                                <w:kern w:val="24"/>
                                <w:szCs w:val="20"/>
                              </w:rPr>
                              <w:t>bei</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60F1254D" id="Ellipse 48" o:spid="_x0000_s1053" style="position:absolute;left:0;text-align:left;margin-left:204.7pt;margin-top:5.35pt;width:112.25pt;height:45.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" fillcolor="#4472c4 [3204]" strokecolor="#1f3763 [1604]" strokeweight="1pt">
                <v:stroke joinstyle="miter"/>
                <v:textbox>
                  <w:txbxContent>
                    <w:p w14:paraId="750C42AB" w14:textId="4FAC4BEB" w:rsidR="000D7E01" w:rsidRDefault="000D7E01" w:rsidP="000D7E01">
                      <w:pPr>
                        <w:jc w:val="center"/>
                        <w:rPr>
                          <w:sz w:val="24"/>
                          <w:szCs w:val="24"/>
                        </w:rPr>
                      </w:pPr>
                      <w:r>
                        <w:rPr>
                          <w:color w:val="FFFFFF" w:themeColor="light1"/>
                          <w:kern w:val="24"/>
                          <w:szCs w:val="20"/>
                        </w:rPr>
                        <w:t>bei</w:t>
                      </w:r>
                    </w:p>
                  </w:txbxContent>
                </v:textbox>
              </v:oval>
            </w:pict>
          </mc:Fallback>
        </mc:AlternateContent>
      </w:r>
    </w:p>
    <w:p w14:paraId="7F74F9B3" w14:textId="4127016B" w:rsidR="0013462B" w:rsidRDefault="0013462B" w:rsidP="00CB7667"/>
    <w:p w14:paraId="59B06DD4" w14:textId="697106EC" w:rsidR="00757206" w:rsidRDefault="00757206" w:rsidP="00BA77E1">
      <w:r w:rsidRPr="005E36E8">
        <w:rPr>
          <w:b/>
          <w:bCs/>
        </w:rPr>
        <w:lastRenderedPageBreak/>
        <w:t>Lösungshinweise</w:t>
      </w:r>
    </w:p>
    <w:p w14:paraId="2FF828F7" w14:textId="77777777" w:rsidR="00757206" w:rsidRDefault="00757206" w:rsidP="00BA77E1"/>
    <w:p w14:paraId="52F54459" w14:textId="314610F1" w:rsidR="00BA77E1" w:rsidRDefault="00BA77E1" w:rsidP="00BA77E1">
      <w:r>
        <w:t>Valenzüberlegungen können didaktisch initiiert werden, indem die Lerngruppe den Auftrag erhält auf der Grundlage von situativ verankerten Verben im Infinitiv und vorgegebenen Wortgruppen passende Sätze zu formulieren</w:t>
      </w:r>
      <w:r w:rsidR="0083557C">
        <w:t xml:space="preserve"> </w:t>
      </w:r>
      <w:r w:rsidR="00C529D0">
        <w:t>(</w:t>
      </w:r>
      <w:sdt>
        <w:sdtPr>
          <w:alias w:val="Don't edit this field"/>
          <w:tag w:val="CitaviPlaceholder#2466a91a-2d0d-4840-b77d-3df411bb83b4"/>
          <w:id w:val="1188261426"/>
          <w:placeholder>
            <w:docPart w:val="A87818E16E1B4DB9A458DAD0CD24BA3F"/>
          </w:placeholder>
        </w:sdtPr>
        <w:sdtEndPr/>
        <w:sdtContent>
          <w:r>
            <w:fldChar w:fldCharType="begin" w:fldLock="1"/>
          </w:r>
          <w:r w:rsidR="0024467E">
            <w:instrText>ADDIN CitaviPlaceholder{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}</w:instrText>
          </w:r>
          <w:r>
            <w:fldChar w:fldCharType="separate"/>
          </w:r>
          <w:r w:rsidR="00F33300">
            <w:t>Wieland und Melzer 2013</w:t>
          </w:r>
          <w:r>
            <w:fldChar w:fldCharType="end"/>
          </w:r>
        </w:sdtContent>
      </w:sdt>
      <w:r>
        <w:t>: 475). Dabei müssen die Lerner entscheiden, welche Wortgruppen mit welchem Verb kombinierbar sind und wie diese flektiert werden müssen. Ebenso sind Wortgruppen an die Kasusforderungen von Präpositionen anzupassen. Dadurch findet eine zunächst intuitive Auseinandersetzung mit dem Valenzforderungen des jeweiligen Verbs bzw. der jeweiligen Präposition statt.</w:t>
      </w:r>
    </w:p>
    <w:p w14:paraId="264BFD0D" w14:textId="77777777" w:rsidR="00BA77E1" w:rsidRDefault="00BA77E1" w:rsidP="00BA77E1"/>
    <w:p w14:paraId="63E7BB7C" w14:textId="77777777" w:rsidR="00BA77E1" w:rsidRDefault="00BA77E1" w:rsidP="00BA77E1"/>
    <w:p w14:paraId="4C1068FA" w14:textId="77777777" w:rsidR="00BA77E1" w:rsidRDefault="00BA77E1" w:rsidP="00BA77E1"/>
    <w:p w14:paraId="2C980BFF" w14:textId="77777777" w:rsidR="00BA77E1" w:rsidRDefault="00BA77E1" w:rsidP="00BA77E1">
      <w:r>
        <w:rPr>
          <w:noProof/>
        </w:rPr>
        <mc:AlternateContent>
          <mc:Choice Requires="wps">
            <w:drawing>
              <wp:anchor distT="45720" distB="45720" distL="114300" distR="114300" simplePos="0" relativeHeight="251653120" behindDoc="0" locked="0" layoutInCell="1" allowOverlap="1" wp14:anchorId="4A470FD0" wp14:editId="22AF71A7">
                <wp:simplePos x="0" y="0"/>
                <wp:positionH relativeFrom="column">
                  <wp:posOffset>2481437</wp:posOffset>
                </wp:positionH>
                <wp:positionV relativeFrom="paragraph">
                  <wp:posOffset>128189</wp:posOffset>
                </wp:positionV>
                <wp:extent cx="1358900" cy="1404620"/>
                <wp:effectExtent l="0" t="0" r="0" b="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8900" cy="1404620"/>
                        </a:xfrm>
                        <a:prstGeom prst="rect">
                          <a:avLst/>
                        </a:prstGeom>
                        <a:solidFill>
                          <a:srgbClr val="FFFFFF"/>
                        </a:solidFill>
                        <a:ln w="9525">
                          <a:noFill/>
                          <a:miter lim="800000"/>
                          <a:headEnd/>
                          <a:tailEnd/>
                        </a:ln>
                      </wps:spPr>
                      <wps:txbx>
                        <w:txbxContent>
                          <w:p w14:paraId="4D24D359" w14:textId="77777777" w:rsidR="00BA77E1" w:rsidRDefault="00BA77E1" w:rsidP="00BA77E1">
                            <w:pPr>
                              <w:jc w:val="left"/>
                            </w:pPr>
                            <w:r>
                              <w:t>ein spannendes Buc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470FD0" id="_x0000_s1054" type="#_x0000_t202" style="position:absolute;left:0;text-align:left;margin-left:195.4pt;margin-top:10.1pt;width:107pt;height:110.6pt;z-index:2516531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" stroked="f">
                <v:textbox style="mso-fit-shape-to-text:t">
                  <w:txbxContent>
                    <w:p w14:paraId="4D24D359" w14:textId="77777777" w:rsidR="00BA77E1" w:rsidRDefault="00BA77E1" w:rsidP="00BA77E1">
                      <w:pPr>
                        <w:jc w:val="left"/>
                      </w:pPr>
                      <w:r>
                        <w:t>ein spannendes Buch</w:t>
                      </w:r>
                    </w:p>
                  </w:txbxContent>
                </v:textbox>
                <w10:wrap type="square"/>
              </v:shape>
            </w:pict>
          </mc:Fallback>
        </mc:AlternateContent>
      </w:r>
      <w:r>
        <w:rPr>
          <w:noProof/>
          <w14:ligatures w14:val="none"/>
          <w14:cntxtAlts w14:val="0"/>
        </w:rPr>
        <mc:AlternateContent>
          <mc:Choice Requires="wps">
            <w:drawing>
              <wp:anchor distT="0" distB="0" distL="114300" distR="114300" simplePos="0" relativeHeight="251651072" behindDoc="0" locked="0" layoutInCell="1" allowOverlap="1" wp14:anchorId="7ED7D501" wp14:editId="3FA7CE90">
                <wp:simplePos x="0" y="0"/>
                <wp:positionH relativeFrom="margin">
                  <wp:align>center</wp:align>
                </wp:positionH>
                <wp:positionV relativeFrom="paragraph">
                  <wp:posOffset>46990</wp:posOffset>
                </wp:positionV>
                <wp:extent cx="4813300" cy="2076450"/>
                <wp:effectExtent l="0" t="0" r="25400" b="19050"/>
                <wp:wrapNone/>
                <wp:docPr id="1" name="Rechteck 1"/>
                <wp:cNvGraphicFramePr/>
                <a:graphic xmlns:a="http://schemas.openxmlformats.org/drawingml/2006/main">
                  <a:graphicData uri="http://schemas.microsoft.com/office/word/2010/wordprocessingShape">
                    <wps:wsp>
                      <wps:cNvSpPr/>
                      <wps:spPr>
                        <a:xfrm>
                          <a:off x="0" y="0"/>
                          <a:ext cx="4813300" cy="20764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29138" id="Rechteck 1" o:spid="_x0000_s1026" style="position:absolute;margin-left:0;margin-top:3.7pt;width:379pt;height:163.5pt;z-index:2516510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" fillcolor="white [3201]" strokecolor="black [3200]" strokeweight="1pt">
                <w10:wrap anchorx="margin"/>
              </v:rect>
            </w:pict>
          </mc:Fallback>
        </mc:AlternateContent>
      </w:r>
    </w:p>
    <w:p w14:paraId="601112EC" w14:textId="77777777" w:rsidR="00BA77E1" w:rsidRDefault="00BA77E1" w:rsidP="00BA77E1">
      <w:r>
        <w:rPr>
          <w:noProof/>
        </w:rPr>
        <mc:AlternateContent>
          <mc:Choice Requires="wps">
            <w:drawing>
              <wp:anchor distT="45720" distB="45720" distL="114300" distR="114300" simplePos="0" relativeHeight="251657216" behindDoc="0" locked="0" layoutInCell="1" allowOverlap="1" wp14:anchorId="3D5E762F" wp14:editId="23AC3B50">
                <wp:simplePos x="0" y="0"/>
                <wp:positionH relativeFrom="column">
                  <wp:posOffset>1688939</wp:posOffset>
                </wp:positionH>
                <wp:positionV relativeFrom="paragraph">
                  <wp:posOffset>147221</wp:posOffset>
                </wp:positionV>
                <wp:extent cx="577850" cy="1404620"/>
                <wp:effectExtent l="0" t="0" r="0" b="0"/>
                <wp:wrapSquare wrapText="bothSides"/>
                <wp:docPr id="1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850" cy="1404620"/>
                        </a:xfrm>
                        <a:prstGeom prst="rect">
                          <a:avLst/>
                        </a:prstGeom>
                        <a:solidFill>
                          <a:srgbClr val="FFFFFF"/>
                        </a:solidFill>
                        <a:ln w="9525">
                          <a:noFill/>
                          <a:miter lim="800000"/>
                          <a:headEnd/>
                          <a:tailEnd/>
                        </a:ln>
                      </wps:spPr>
                      <wps:txbx>
                        <w:txbxContent>
                          <w:p w14:paraId="087E0118" w14:textId="77777777" w:rsidR="00BA77E1" w:rsidRDefault="00BA77E1" w:rsidP="00BA77E1">
                            <w:pPr>
                              <w:jc w:val="left"/>
                            </w:pPr>
                            <w:r>
                              <w:t>ic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D5E762F" id="_x0000_s1055" type="#_x0000_t202" style="position:absolute;left:0;text-align:left;margin-left:133pt;margin-top:11.6pt;width:45.5pt;height:110.6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" stroked="f">
                <v:textbox style="mso-fit-shape-to-text:t">
                  <w:txbxContent>
                    <w:p w14:paraId="087E0118" w14:textId="77777777" w:rsidR="00BA77E1" w:rsidRDefault="00BA77E1" w:rsidP="00BA77E1">
                      <w:pPr>
                        <w:jc w:val="left"/>
                      </w:pPr>
                      <w:r>
                        <w:t>ich</w:t>
                      </w:r>
                    </w:p>
                  </w:txbxContent>
                </v:textbox>
                <w10:wrap type="square"/>
              </v:shape>
            </w:pict>
          </mc:Fallback>
        </mc:AlternateContent>
      </w:r>
    </w:p>
    <w:p w14:paraId="0A0FC70C" w14:textId="77777777" w:rsidR="00BA77E1" w:rsidRDefault="00BA77E1" w:rsidP="00BA77E1">
      <w:r>
        <w:rPr>
          <w:noProof/>
        </w:rPr>
        <mc:AlternateContent>
          <mc:Choice Requires="wps">
            <w:drawing>
              <wp:anchor distT="45720" distB="45720" distL="114300" distR="114300" simplePos="0" relativeHeight="251661312" behindDoc="0" locked="0" layoutInCell="1" allowOverlap="1" wp14:anchorId="5BA9FB41" wp14:editId="216C2D1A">
                <wp:simplePos x="0" y="0"/>
                <wp:positionH relativeFrom="column">
                  <wp:posOffset>3465195</wp:posOffset>
                </wp:positionH>
                <wp:positionV relativeFrom="paragraph">
                  <wp:posOffset>127000</wp:posOffset>
                </wp:positionV>
                <wp:extent cx="521335" cy="1404620"/>
                <wp:effectExtent l="0" t="0" r="0" b="0"/>
                <wp:wrapSquare wrapText="bothSides"/>
                <wp:docPr id="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335" cy="1404620"/>
                        </a:xfrm>
                        <a:prstGeom prst="rect">
                          <a:avLst/>
                        </a:prstGeom>
                        <a:solidFill>
                          <a:srgbClr val="FFFFFF"/>
                        </a:solidFill>
                        <a:ln w="9525">
                          <a:noFill/>
                          <a:miter lim="800000"/>
                          <a:headEnd/>
                          <a:tailEnd/>
                        </a:ln>
                      </wps:spPr>
                      <wps:txbx>
                        <w:txbxContent>
                          <w:p w14:paraId="4E85F738" w14:textId="77777777" w:rsidR="00BA77E1" w:rsidRDefault="00BA77E1" w:rsidP="00BA77E1">
                            <w:pPr>
                              <w:jc w:val="center"/>
                            </w:pPr>
                            <w:r>
                              <w:t>be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A9FB41" id="_x0000_s1056" type="#_x0000_t202" style="position:absolute;left:0;text-align:left;margin-left:272.85pt;margin-top:10pt;width:41.0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" stroked="f">
                <v:textbox style="mso-fit-shape-to-text:t">
                  <w:txbxContent>
                    <w:p w14:paraId="4E85F738" w14:textId="77777777" w:rsidR="00BA77E1" w:rsidRDefault="00BA77E1" w:rsidP="00BA77E1">
                      <w:pPr>
                        <w:jc w:val="center"/>
                      </w:pPr>
                      <w:r>
                        <w:t>bei</w:t>
                      </w:r>
                    </w:p>
                  </w:txbxContent>
                </v:textbox>
                <w10:wrap type="square"/>
              </v:shape>
            </w:pict>
          </mc:Fallback>
        </mc:AlternateContent>
      </w:r>
      <w:r>
        <w:rPr>
          <w:noProof/>
          <w14:ligatures w14:val="none"/>
          <w14:cntxtAlts w14:val="0"/>
        </w:rPr>
        <mc:AlternateContent>
          <mc:Choice Requires="wps">
            <w:drawing>
              <wp:anchor distT="0" distB="0" distL="114300" distR="114300" simplePos="0" relativeHeight="251652096" behindDoc="0" locked="0" layoutInCell="1" allowOverlap="1" wp14:anchorId="0D282C46" wp14:editId="4E0B0B65">
                <wp:simplePos x="0" y="0"/>
                <wp:positionH relativeFrom="margin">
                  <wp:align>center</wp:align>
                </wp:positionH>
                <wp:positionV relativeFrom="paragraph">
                  <wp:posOffset>125095</wp:posOffset>
                </wp:positionV>
                <wp:extent cx="1123950" cy="1123950"/>
                <wp:effectExtent l="0" t="0" r="19050" b="19050"/>
                <wp:wrapNone/>
                <wp:docPr id="9" name="Ellipse 9"/>
                <wp:cNvGraphicFramePr/>
                <a:graphic xmlns:a="http://schemas.openxmlformats.org/drawingml/2006/main">
                  <a:graphicData uri="http://schemas.microsoft.com/office/word/2010/wordprocessingShape">
                    <wps:wsp>
                      <wps:cNvSpPr/>
                      <wps:spPr>
                        <a:xfrm>
                          <a:off x="0" y="0"/>
                          <a:ext cx="1123950" cy="1123950"/>
                        </a:xfrm>
                        <a:prstGeom prst="ellipse">
                          <a:avLst/>
                        </a:prstGeom>
                      </wps:spPr>
                      <wps:style>
                        <a:lnRef idx="2">
                          <a:schemeClr val="dk1"/>
                        </a:lnRef>
                        <a:fillRef idx="1">
                          <a:schemeClr val="lt1"/>
                        </a:fillRef>
                        <a:effectRef idx="0">
                          <a:schemeClr val="dk1"/>
                        </a:effectRef>
                        <a:fontRef idx="minor">
                          <a:schemeClr val="dk1"/>
                        </a:fontRef>
                      </wps:style>
                      <wps:txbx>
                        <w:txbxContent>
                          <w:p w14:paraId="72C55802" w14:textId="77777777" w:rsidR="00BA77E1" w:rsidRDefault="00BA77E1" w:rsidP="00BA77E1">
                            <w:pPr>
                              <w:jc w:val="center"/>
                            </w:pPr>
                            <w:r>
                              <w:t>helfen</w:t>
                            </w:r>
                          </w:p>
                          <w:p w14:paraId="17CE3605" w14:textId="77777777" w:rsidR="00BA77E1" w:rsidRDefault="00BA77E1" w:rsidP="00BA77E1">
                            <w:pPr>
                              <w:jc w:val="center"/>
                            </w:pPr>
                            <w:r>
                              <w:t>hoffen</w:t>
                            </w:r>
                          </w:p>
                          <w:p w14:paraId="5CFB29DE" w14:textId="77777777" w:rsidR="00BA77E1" w:rsidRDefault="00BA77E1" w:rsidP="00BA77E1">
                            <w:pPr>
                              <w:jc w:val="center"/>
                            </w:pPr>
                            <w:r>
                              <w:t>schenk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282C46" id="Ellipse 9" o:spid="_x0000_s1057" style="position:absolute;left:0;text-align:left;margin-left:0;margin-top:9.85pt;width:88.5pt;height:88.5pt;z-index:2516520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" fillcolor="white [3201]" strokecolor="black [3200]" strokeweight="1pt">
                <v:stroke joinstyle="miter"/>
                <v:textbox>
                  <w:txbxContent>
                    <w:p w14:paraId="72C55802" w14:textId="77777777" w:rsidR="00BA77E1" w:rsidRDefault="00BA77E1" w:rsidP="00BA77E1">
                      <w:pPr>
                        <w:jc w:val="center"/>
                      </w:pPr>
                      <w:r>
                        <w:t>helfen</w:t>
                      </w:r>
                    </w:p>
                    <w:p w14:paraId="17CE3605" w14:textId="77777777" w:rsidR="00BA77E1" w:rsidRDefault="00BA77E1" w:rsidP="00BA77E1">
                      <w:pPr>
                        <w:jc w:val="center"/>
                      </w:pPr>
                      <w:r>
                        <w:t>hoffen</w:t>
                      </w:r>
                    </w:p>
                    <w:p w14:paraId="5CFB29DE" w14:textId="77777777" w:rsidR="00BA77E1" w:rsidRDefault="00BA77E1" w:rsidP="00BA77E1">
                      <w:pPr>
                        <w:jc w:val="center"/>
                      </w:pPr>
                      <w:r>
                        <w:t>schenken</w:t>
                      </w:r>
                    </w:p>
                  </w:txbxContent>
                </v:textbox>
                <w10:wrap anchorx="margin"/>
              </v:oval>
            </w:pict>
          </mc:Fallback>
        </mc:AlternateContent>
      </w:r>
    </w:p>
    <w:p w14:paraId="1A53CCA3" w14:textId="77777777" w:rsidR="00BA77E1" w:rsidRDefault="00BA77E1" w:rsidP="00BA77E1"/>
    <w:p w14:paraId="1BDE4250" w14:textId="77777777" w:rsidR="00BA77E1" w:rsidRDefault="00BA77E1" w:rsidP="00BA77E1">
      <w:r>
        <w:rPr>
          <w:noProof/>
        </w:rPr>
        <mc:AlternateContent>
          <mc:Choice Requires="wps">
            <w:drawing>
              <wp:anchor distT="45720" distB="45720" distL="114300" distR="114300" simplePos="0" relativeHeight="251662336" behindDoc="0" locked="0" layoutInCell="1" allowOverlap="1" wp14:anchorId="37B96FD0" wp14:editId="18C11070">
                <wp:simplePos x="0" y="0"/>
                <wp:positionH relativeFrom="column">
                  <wp:posOffset>1352764</wp:posOffset>
                </wp:positionH>
                <wp:positionV relativeFrom="paragraph">
                  <wp:posOffset>62964</wp:posOffset>
                </wp:positionV>
                <wp:extent cx="521335" cy="1404620"/>
                <wp:effectExtent l="0" t="0" r="0" b="0"/>
                <wp:wrapSquare wrapText="bothSides"/>
                <wp:docPr id="1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335" cy="1404620"/>
                        </a:xfrm>
                        <a:prstGeom prst="rect">
                          <a:avLst/>
                        </a:prstGeom>
                        <a:solidFill>
                          <a:srgbClr val="FFFFFF"/>
                        </a:solidFill>
                        <a:ln w="9525">
                          <a:noFill/>
                          <a:miter lim="800000"/>
                          <a:headEnd/>
                          <a:tailEnd/>
                        </a:ln>
                      </wps:spPr>
                      <wps:txbx>
                        <w:txbxContent>
                          <w:p w14:paraId="5AE62BE6" w14:textId="77777777" w:rsidR="00BA77E1" w:rsidRDefault="00BA77E1" w:rsidP="00BA77E1">
                            <w:pPr>
                              <w:jc w:val="center"/>
                            </w:pPr>
                            <w:r>
                              <w:t>au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B96FD0" id="_x0000_s1058" type="#_x0000_t202" style="position:absolute;left:0;text-align:left;margin-left:106.5pt;margin-top:4.95pt;width:41.05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" stroked="f">
                <v:textbox style="mso-fit-shape-to-text:t">
                  <w:txbxContent>
                    <w:p w14:paraId="5AE62BE6" w14:textId="77777777" w:rsidR="00BA77E1" w:rsidRDefault="00BA77E1" w:rsidP="00BA77E1">
                      <w:pPr>
                        <w:jc w:val="center"/>
                      </w:pPr>
                      <w:r>
                        <w:t>auf</w:t>
                      </w:r>
                    </w:p>
                  </w:txbxContent>
                </v:textbox>
                <w10:wrap type="square"/>
              </v:shape>
            </w:pict>
          </mc:Fallback>
        </mc:AlternateContent>
      </w:r>
    </w:p>
    <w:p w14:paraId="38A2BA46" w14:textId="77777777" w:rsidR="00BA77E1" w:rsidRDefault="00BA77E1" w:rsidP="00BA77E1">
      <w:r>
        <w:rPr>
          <w:noProof/>
        </w:rPr>
        <mc:AlternateContent>
          <mc:Choice Requires="wps">
            <w:drawing>
              <wp:anchor distT="45720" distB="45720" distL="114300" distR="114300" simplePos="0" relativeHeight="251654144" behindDoc="0" locked="0" layoutInCell="1" allowOverlap="1" wp14:anchorId="794111A9" wp14:editId="41A05DFF">
                <wp:simplePos x="0" y="0"/>
                <wp:positionH relativeFrom="column">
                  <wp:posOffset>3633470</wp:posOffset>
                </wp:positionH>
                <wp:positionV relativeFrom="paragraph">
                  <wp:posOffset>44512</wp:posOffset>
                </wp:positionV>
                <wp:extent cx="1358900" cy="1404620"/>
                <wp:effectExtent l="0" t="0" r="0" b="0"/>
                <wp:wrapSquare wrapText="bothSides"/>
                <wp:docPr id="1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8900" cy="1404620"/>
                        </a:xfrm>
                        <a:prstGeom prst="rect">
                          <a:avLst/>
                        </a:prstGeom>
                        <a:solidFill>
                          <a:srgbClr val="FFFFFF"/>
                        </a:solidFill>
                        <a:ln w="9525">
                          <a:noFill/>
                          <a:miter lim="800000"/>
                          <a:headEnd/>
                          <a:tailEnd/>
                        </a:ln>
                      </wps:spPr>
                      <wps:txbx>
                        <w:txbxContent>
                          <w:p w14:paraId="62368AF5" w14:textId="77777777" w:rsidR="00BA77E1" w:rsidRDefault="00BA77E1" w:rsidP="00BA77E1">
                            <w:pPr>
                              <w:jc w:val="center"/>
                            </w:pPr>
                            <w:r>
                              <w:t>bei</w:t>
                            </w:r>
                          </w:p>
                          <w:p w14:paraId="617DC4C0" w14:textId="77777777" w:rsidR="00BA77E1" w:rsidRDefault="00BA77E1" w:rsidP="00BA77E1">
                            <w:pPr>
                              <w:jc w:val="left"/>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4111A9" id="_x0000_s1059" type="#_x0000_t202" style="position:absolute;left:0;text-align:left;margin-left:286.1pt;margin-top:3.5pt;width:107pt;height:110.6pt;z-index:2516541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" stroked="f">
                <v:textbox style="mso-fit-shape-to-text:t">
                  <w:txbxContent>
                    <w:p w14:paraId="62368AF5" w14:textId="77777777" w:rsidR="00BA77E1" w:rsidRDefault="00BA77E1" w:rsidP="00BA77E1">
                      <w:pPr>
                        <w:jc w:val="center"/>
                      </w:pPr>
                      <w:r>
                        <w:t>bei</w:t>
                      </w:r>
                    </w:p>
                    <w:p w14:paraId="617DC4C0" w14:textId="77777777" w:rsidR="00BA77E1" w:rsidRDefault="00BA77E1" w:rsidP="00BA77E1">
                      <w:pPr>
                        <w:jc w:val="left"/>
                      </w:pPr>
                    </w:p>
                  </w:txbxContent>
                </v:textbox>
                <w10:wrap type="square"/>
              </v:shape>
            </w:pict>
          </mc:Fallback>
        </mc:AlternateContent>
      </w:r>
    </w:p>
    <w:p w14:paraId="55D0E6A5" w14:textId="77777777" w:rsidR="00BA77E1" w:rsidRDefault="00BA77E1" w:rsidP="00BA77E1"/>
    <w:p w14:paraId="4A2D3244" w14:textId="77777777" w:rsidR="00BA77E1" w:rsidRDefault="00BA77E1" w:rsidP="00BA77E1">
      <w:r>
        <w:rPr>
          <w:noProof/>
        </w:rPr>
        <mc:AlternateContent>
          <mc:Choice Requires="wps">
            <w:drawing>
              <wp:anchor distT="45720" distB="45720" distL="114300" distR="114300" simplePos="0" relativeHeight="251656192" behindDoc="0" locked="0" layoutInCell="1" allowOverlap="1" wp14:anchorId="118FE72A" wp14:editId="4042DA27">
                <wp:simplePos x="0" y="0"/>
                <wp:positionH relativeFrom="column">
                  <wp:posOffset>541753</wp:posOffset>
                </wp:positionH>
                <wp:positionV relativeFrom="paragraph">
                  <wp:posOffset>20964</wp:posOffset>
                </wp:positionV>
                <wp:extent cx="1725295" cy="1404620"/>
                <wp:effectExtent l="0" t="0" r="8255" b="0"/>
                <wp:wrapSquare wrapText="bothSides"/>
                <wp:docPr id="1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5295" cy="1404620"/>
                        </a:xfrm>
                        <a:prstGeom prst="rect">
                          <a:avLst/>
                        </a:prstGeom>
                        <a:solidFill>
                          <a:srgbClr val="FFFFFF"/>
                        </a:solidFill>
                        <a:ln w="9525">
                          <a:noFill/>
                          <a:miter lim="800000"/>
                          <a:headEnd/>
                          <a:tailEnd/>
                        </a:ln>
                      </wps:spPr>
                      <wps:txbx>
                        <w:txbxContent>
                          <w:p w14:paraId="49744C56" w14:textId="77777777" w:rsidR="00BA77E1" w:rsidRDefault="00BA77E1" w:rsidP="00BA77E1">
                            <w:r>
                              <w:t>Geburtstagsvorbereitunge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18FE72A" id="_x0000_s1060" type="#_x0000_t202" style="position:absolute;left:0;text-align:left;margin-left:42.65pt;margin-top:1.65pt;width:135.85pt;height:110.6pt;z-index:2516561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" stroked="f">
                <v:textbox style="mso-fit-shape-to-text:t">
                  <w:txbxContent>
                    <w:p w14:paraId="49744C56" w14:textId="77777777" w:rsidR="00BA77E1" w:rsidRDefault="00BA77E1" w:rsidP="00BA77E1">
                      <w:r>
                        <w:t>Geburtstagsvorbereitungen</w:t>
                      </w:r>
                    </w:p>
                  </w:txbxContent>
                </v:textbox>
                <w10:wrap type="square"/>
              </v:shape>
            </w:pict>
          </mc:Fallback>
        </mc:AlternateContent>
      </w:r>
      <w:r>
        <w:rPr>
          <w:noProof/>
        </w:rPr>
        <mc:AlternateContent>
          <mc:Choice Requires="wps">
            <w:drawing>
              <wp:anchor distT="45720" distB="45720" distL="114300" distR="114300" simplePos="0" relativeHeight="251655168" behindDoc="0" locked="0" layoutInCell="1" allowOverlap="1" wp14:anchorId="24C33207" wp14:editId="5FB7CDD4">
                <wp:simplePos x="0" y="0"/>
                <wp:positionH relativeFrom="column">
                  <wp:posOffset>3563620</wp:posOffset>
                </wp:positionH>
                <wp:positionV relativeFrom="paragraph">
                  <wp:posOffset>69215</wp:posOffset>
                </wp:positionV>
                <wp:extent cx="1358900" cy="1404620"/>
                <wp:effectExtent l="0" t="0" r="0" b="0"/>
                <wp:wrapSquare wrapText="bothSides"/>
                <wp:docPr id="1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8900" cy="1404620"/>
                        </a:xfrm>
                        <a:prstGeom prst="rect">
                          <a:avLst/>
                        </a:prstGeom>
                        <a:solidFill>
                          <a:srgbClr val="FFFFFF"/>
                        </a:solidFill>
                        <a:ln w="9525">
                          <a:noFill/>
                          <a:miter lim="800000"/>
                          <a:headEnd/>
                          <a:tailEnd/>
                        </a:ln>
                      </wps:spPr>
                      <wps:txbx>
                        <w:txbxContent>
                          <w:p w14:paraId="02114A3C" w14:textId="77777777" w:rsidR="00BA77E1" w:rsidRDefault="00BA77E1" w:rsidP="00BA77E1">
                            <w:pPr>
                              <w:jc w:val="left"/>
                            </w:pPr>
                            <w:r>
                              <w:t>viele Geschenk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4C33207" id="_x0000_s1061" type="#_x0000_t202" style="position:absolute;left:0;text-align:left;margin-left:280.6pt;margin-top:5.45pt;width:107pt;height:110.6pt;z-index:2516551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" stroked="f">
                <v:textbox style="mso-fit-shape-to-text:t">
                  <w:txbxContent>
                    <w:p w14:paraId="02114A3C" w14:textId="77777777" w:rsidR="00BA77E1" w:rsidRDefault="00BA77E1" w:rsidP="00BA77E1">
                      <w:pPr>
                        <w:jc w:val="left"/>
                      </w:pPr>
                      <w:r>
                        <w:t>viele Geschenke</w:t>
                      </w:r>
                    </w:p>
                  </w:txbxContent>
                </v:textbox>
                <w10:wrap type="square"/>
              </v:shape>
            </w:pict>
          </mc:Fallback>
        </mc:AlternateContent>
      </w:r>
    </w:p>
    <w:p w14:paraId="42EE2AE0" w14:textId="77777777" w:rsidR="00BA77E1" w:rsidRDefault="00BA77E1" w:rsidP="00BA77E1"/>
    <w:p w14:paraId="45EFBADA" w14:textId="77777777" w:rsidR="00BA77E1" w:rsidRDefault="00BA77E1" w:rsidP="00BA77E1"/>
    <w:p w14:paraId="18E0111E" w14:textId="77777777" w:rsidR="00BA77E1" w:rsidRDefault="00BA77E1" w:rsidP="00BA77E1">
      <w:r>
        <w:rPr>
          <w:noProof/>
        </w:rPr>
        <mc:AlternateContent>
          <mc:Choice Requires="wps">
            <w:drawing>
              <wp:anchor distT="45720" distB="45720" distL="114300" distR="114300" simplePos="0" relativeHeight="251658240" behindDoc="0" locked="0" layoutInCell="1" allowOverlap="1" wp14:anchorId="45FCB6D6" wp14:editId="296018AE">
                <wp:simplePos x="0" y="0"/>
                <wp:positionH relativeFrom="column">
                  <wp:posOffset>1527014</wp:posOffset>
                </wp:positionH>
                <wp:positionV relativeFrom="paragraph">
                  <wp:posOffset>12602</wp:posOffset>
                </wp:positionV>
                <wp:extent cx="1075055" cy="1404620"/>
                <wp:effectExtent l="0" t="0" r="0" b="0"/>
                <wp:wrapSquare wrapText="bothSides"/>
                <wp:docPr id="1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5055" cy="1404620"/>
                        </a:xfrm>
                        <a:prstGeom prst="rect">
                          <a:avLst/>
                        </a:prstGeom>
                        <a:solidFill>
                          <a:srgbClr val="FFFFFF"/>
                        </a:solidFill>
                        <a:ln w="9525">
                          <a:noFill/>
                          <a:miter lim="800000"/>
                          <a:headEnd/>
                          <a:tailEnd/>
                        </a:ln>
                      </wps:spPr>
                      <wps:txbx>
                        <w:txbxContent>
                          <w:p w14:paraId="45006442" w14:textId="77777777" w:rsidR="00BA77E1" w:rsidRDefault="00BA77E1" w:rsidP="00BA77E1">
                            <w:pPr>
                              <w:jc w:val="center"/>
                            </w:pPr>
                            <w:r>
                              <w:t>Mein Freu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FCB6D6" id="_x0000_s1062" type="#_x0000_t202" style="position:absolute;left:0;text-align:left;margin-left:120.25pt;margin-top:1pt;width:84.65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" stroked="f">
                <v:textbox style="mso-fit-shape-to-text:t">
                  <w:txbxContent>
                    <w:p w14:paraId="45006442" w14:textId="77777777" w:rsidR="00BA77E1" w:rsidRDefault="00BA77E1" w:rsidP="00BA77E1">
                      <w:pPr>
                        <w:jc w:val="center"/>
                      </w:pPr>
                      <w:r>
                        <w:t>Mein Freund</w:t>
                      </w:r>
                    </w:p>
                  </w:txbxContent>
                </v:textbox>
                <w10:wrap type="square"/>
              </v:shape>
            </w:pict>
          </mc:Fallback>
        </mc:AlternateContent>
      </w:r>
      <w:r>
        <w:rPr>
          <w:noProof/>
        </w:rPr>
        <mc:AlternateContent>
          <mc:Choice Requires="wps">
            <w:drawing>
              <wp:anchor distT="45720" distB="45720" distL="114300" distR="114300" simplePos="0" relativeHeight="251663360" behindDoc="0" locked="0" layoutInCell="1" allowOverlap="1" wp14:anchorId="72E084AA" wp14:editId="669F9CCE">
                <wp:simplePos x="0" y="0"/>
                <wp:positionH relativeFrom="column">
                  <wp:posOffset>2801790</wp:posOffset>
                </wp:positionH>
                <wp:positionV relativeFrom="paragraph">
                  <wp:posOffset>12557</wp:posOffset>
                </wp:positionV>
                <wp:extent cx="1075055" cy="1404620"/>
                <wp:effectExtent l="0" t="0" r="0" b="0"/>
                <wp:wrapSquare wrapText="bothSides"/>
                <wp:docPr id="2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5055" cy="1404620"/>
                        </a:xfrm>
                        <a:prstGeom prst="rect">
                          <a:avLst/>
                        </a:prstGeom>
                        <a:solidFill>
                          <a:srgbClr val="FFFFFF"/>
                        </a:solidFill>
                        <a:ln w="9525">
                          <a:noFill/>
                          <a:miter lim="800000"/>
                          <a:headEnd/>
                          <a:tailEnd/>
                        </a:ln>
                      </wps:spPr>
                      <wps:txbx>
                        <w:txbxContent>
                          <w:p w14:paraId="6446601D" w14:textId="77777777" w:rsidR="00BA77E1" w:rsidRDefault="00BA77E1" w:rsidP="00BA77E1">
                            <w:pPr>
                              <w:jc w:val="center"/>
                            </w:pPr>
                            <w:r>
                              <w:t>Meine Freund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E084AA" id="_x0000_s1063" type="#_x0000_t202" style="position:absolute;left:0;text-align:left;margin-left:220.6pt;margin-top:1pt;width:84.6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" stroked="f">
                <v:textbox style="mso-fit-shape-to-text:t">
                  <w:txbxContent>
                    <w:p w14:paraId="6446601D" w14:textId="77777777" w:rsidR="00BA77E1" w:rsidRDefault="00BA77E1" w:rsidP="00BA77E1">
                      <w:pPr>
                        <w:jc w:val="center"/>
                      </w:pPr>
                      <w:r>
                        <w:t>Meine Freundin</w:t>
                      </w:r>
                    </w:p>
                  </w:txbxContent>
                </v:textbox>
                <w10:wrap type="square"/>
              </v:shape>
            </w:pict>
          </mc:Fallback>
        </mc:AlternateContent>
      </w:r>
    </w:p>
    <w:p w14:paraId="66FD7028" w14:textId="77777777" w:rsidR="00BA77E1" w:rsidRDefault="00BA77E1" w:rsidP="00BA77E1"/>
    <w:p w14:paraId="23C49A94" w14:textId="77777777" w:rsidR="00BA77E1" w:rsidRDefault="00BA77E1" w:rsidP="00BA77E1"/>
    <w:p w14:paraId="486AF6C2" w14:textId="77777777" w:rsidR="00BA77E1" w:rsidRDefault="00BA77E1" w:rsidP="00BA77E1">
      <w:pPr>
        <w:spacing w:after="160"/>
        <w:jc w:val="left"/>
      </w:pPr>
    </w:p>
    <w:p w14:paraId="4A8945E5" w14:textId="77777777" w:rsidR="00BA77E1" w:rsidRDefault="00BA77E1" w:rsidP="00BA77E1">
      <w:r>
        <w:t>Mögliche Ergebnissätze wären beispielsweise:</w:t>
      </w:r>
    </w:p>
    <w:p w14:paraId="0F4B3EBB" w14:textId="77777777" w:rsidR="00BA77E1" w:rsidRDefault="00BA77E1" w:rsidP="00BA77E1">
      <w:pPr>
        <w:pStyle w:val="Listenabsatz"/>
        <w:numPr>
          <w:ilvl w:val="0"/>
          <w:numId w:val="12"/>
        </w:numPr>
      </w:pPr>
      <w:r>
        <w:t>Ich hoffe auf viele Geschenke.</w:t>
      </w:r>
    </w:p>
    <w:p w14:paraId="54B24BEC" w14:textId="77777777" w:rsidR="00BA77E1" w:rsidRDefault="00BA77E1" w:rsidP="00BA77E1">
      <w:pPr>
        <w:pStyle w:val="Listenabsatz"/>
        <w:numPr>
          <w:ilvl w:val="0"/>
          <w:numId w:val="12"/>
        </w:numPr>
      </w:pPr>
      <w:r>
        <w:t>Mein Freund hilft mir bei den Geburtstagsvorbereitungen.</w:t>
      </w:r>
    </w:p>
    <w:p w14:paraId="57177B38" w14:textId="77777777" w:rsidR="00BA77E1" w:rsidRDefault="00BA77E1" w:rsidP="00BA77E1">
      <w:pPr>
        <w:pStyle w:val="Listenabsatz"/>
        <w:numPr>
          <w:ilvl w:val="0"/>
          <w:numId w:val="12"/>
        </w:numPr>
      </w:pPr>
      <w:r>
        <w:t>Ich helfe einem Freund.</w:t>
      </w:r>
    </w:p>
    <w:p w14:paraId="3ADEEF0E" w14:textId="77777777" w:rsidR="00BA77E1" w:rsidRDefault="00BA77E1" w:rsidP="00BA77E1">
      <w:pPr>
        <w:pStyle w:val="Listenabsatz"/>
        <w:numPr>
          <w:ilvl w:val="0"/>
          <w:numId w:val="12"/>
        </w:numPr>
      </w:pPr>
      <w:r>
        <w:t>Ich helfe.</w:t>
      </w:r>
    </w:p>
    <w:p w14:paraId="1585D284" w14:textId="77777777" w:rsidR="00BA77E1" w:rsidRDefault="00BA77E1" w:rsidP="00BA77E1">
      <w:pPr>
        <w:pStyle w:val="Listenabsatz"/>
        <w:numPr>
          <w:ilvl w:val="0"/>
          <w:numId w:val="12"/>
        </w:numPr>
      </w:pPr>
      <w:r>
        <w:t>Ich schenke meinem Freund ein spannendes Buch.</w:t>
      </w:r>
    </w:p>
    <w:p w14:paraId="49E9D10B" w14:textId="77777777" w:rsidR="00BA77E1" w:rsidRDefault="00BA77E1" w:rsidP="00BA77E1">
      <w:pPr>
        <w:pStyle w:val="Listenabsatz"/>
        <w:numPr>
          <w:ilvl w:val="0"/>
          <w:numId w:val="12"/>
        </w:numPr>
      </w:pPr>
      <w:r>
        <w:t>Ich schenke ein spannendes Buch.</w:t>
      </w:r>
    </w:p>
    <w:p w14:paraId="2A056A97" w14:textId="77777777" w:rsidR="00BA77E1" w:rsidRDefault="00BA77E1" w:rsidP="00BA77E1"/>
    <w:p w14:paraId="2CD6E34C" w14:textId="361B97B9" w:rsidR="00BA77E1" w:rsidRDefault="00BA77E1" w:rsidP="00BA77E1">
      <w:r>
        <w:t>Mit Hilfe der Substitutionsprobe</w:t>
      </w:r>
      <w:r w:rsidR="00F12F15">
        <w:t xml:space="preserve"> bzw. der Satzgliedbestimmung nach Anzahl</w:t>
      </w:r>
      <w:r w:rsidR="00C63349">
        <w:t>,</w:t>
      </w:r>
      <w:r w:rsidR="00F12F15">
        <w:t xml:space="preserve"> Form und Kasus</w:t>
      </w:r>
      <w:r>
        <w:t xml:space="preserve"> lassen sich konkrete Realisierungen der Valenzforderungen in abstrakte überführen, sodass die Valenzangaben direkt abgelesen werden können</w:t>
      </w:r>
      <w:r w:rsidR="00412A88" w:rsidRPr="00412A88">
        <w:t xml:space="preserve"> </w:t>
      </w:r>
      <w:r w:rsidR="00412A88">
        <w:t>(eventuell sind manche syntaktische Valenzangaben zu ergänzen)</w:t>
      </w:r>
      <w:r>
        <w:t>:</w:t>
      </w:r>
    </w:p>
    <w:p w14:paraId="4ADA962D" w14:textId="77777777" w:rsidR="00BA77E1" w:rsidRDefault="00BA77E1" w:rsidP="00BA77E1"/>
    <w:tbl>
      <w:tblPr>
        <w:tblStyle w:val="Tabellenraster"/>
        <w:tblW w:w="5000" w:type="pct"/>
        <w:tblLook w:val="04A0" w:firstRow="1" w:lastRow="0" w:firstColumn="1" w:lastColumn="0" w:noHBand="0" w:noVBand="1"/>
      </w:tblPr>
      <w:tblGrid>
        <w:gridCol w:w="2265"/>
        <w:gridCol w:w="1779"/>
        <w:gridCol w:w="1759"/>
        <w:gridCol w:w="3264"/>
      </w:tblGrid>
      <w:tr w:rsidR="00BA77E1" w14:paraId="5E21E144" w14:textId="77777777" w:rsidTr="003618C1">
        <w:tc>
          <w:tcPr>
            <w:tcW w:w="1249" w:type="pct"/>
            <w:tcBorders>
              <w:top w:val="nil"/>
              <w:left w:val="nil"/>
              <w:bottom w:val="single" w:sz="4" w:space="0" w:color="auto"/>
              <w:right w:val="nil"/>
            </w:tcBorders>
            <w:vAlign w:val="center"/>
          </w:tcPr>
          <w:p w14:paraId="3EC025B2" w14:textId="77777777" w:rsidR="00BA77E1" w:rsidRDefault="00BA77E1" w:rsidP="003618C1">
            <w:pPr>
              <w:jc w:val="left"/>
            </w:pPr>
          </w:p>
        </w:tc>
        <w:tc>
          <w:tcPr>
            <w:tcW w:w="981" w:type="pct"/>
            <w:tcBorders>
              <w:top w:val="nil"/>
              <w:left w:val="nil"/>
              <w:bottom w:val="nil"/>
              <w:right w:val="nil"/>
            </w:tcBorders>
            <w:vAlign w:val="center"/>
          </w:tcPr>
          <w:p w14:paraId="6C730656" w14:textId="77777777" w:rsidR="00BA77E1" w:rsidRDefault="00BA77E1" w:rsidP="003618C1">
            <w:pPr>
              <w:jc w:val="left"/>
            </w:pPr>
          </w:p>
        </w:tc>
        <w:tc>
          <w:tcPr>
            <w:tcW w:w="970" w:type="pct"/>
            <w:tcBorders>
              <w:top w:val="nil"/>
              <w:left w:val="nil"/>
              <w:bottom w:val="single" w:sz="4" w:space="0" w:color="auto"/>
              <w:right w:val="single" w:sz="4" w:space="0" w:color="auto"/>
            </w:tcBorders>
            <w:vAlign w:val="center"/>
          </w:tcPr>
          <w:p w14:paraId="13C707EE" w14:textId="77777777" w:rsidR="00BA77E1" w:rsidRDefault="00BA77E1" w:rsidP="003618C1">
            <w:pPr>
              <w:jc w:val="left"/>
            </w:pPr>
          </w:p>
        </w:tc>
        <w:tc>
          <w:tcPr>
            <w:tcW w:w="1800" w:type="pct"/>
            <w:tcBorders>
              <w:left w:val="single" w:sz="4" w:space="0" w:color="auto"/>
            </w:tcBorders>
            <w:vAlign w:val="center"/>
          </w:tcPr>
          <w:p w14:paraId="55880482" w14:textId="77777777" w:rsidR="00BA77E1" w:rsidRDefault="00BA77E1" w:rsidP="003618C1">
            <w:pPr>
              <w:jc w:val="left"/>
            </w:pPr>
            <w:r>
              <w:t>syntaktische Valenz</w:t>
            </w:r>
          </w:p>
        </w:tc>
      </w:tr>
      <w:tr w:rsidR="00BA77E1" w14:paraId="1D80ECCC" w14:textId="77777777" w:rsidTr="003618C1">
        <w:tc>
          <w:tcPr>
            <w:tcW w:w="1249" w:type="pct"/>
            <w:tcBorders>
              <w:top w:val="single" w:sz="4" w:space="0" w:color="auto"/>
              <w:right w:val="single" w:sz="4" w:space="0" w:color="auto"/>
            </w:tcBorders>
            <w:vAlign w:val="center"/>
          </w:tcPr>
          <w:p w14:paraId="54CBD913" w14:textId="77777777" w:rsidR="00BA77E1" w:rsidRDefault="00BA77E1" w:rsidP="003618C1">
            <w:pPr>
              <w:jc w:val="left"/>
            </w:pPr>
            <w:r>
              <w:t>Ich hoffe darauf.</w:t>
            </w:r>
          </w:p>
        </w:tc>
        <w:tc>
          <w:tcPr>
            <w:tcW w:w="981" w:type="pct"/>
            <w:tcBorders>
              <w:top w:val="nil"/>
              <w:left w:val="single" w:sz="4" w:space="0" w:color="auto"/>
              <w:bottom w:val="nil"/>
              <w:right w:val="single" w:sz="4" w:space="0" w:color="auto"/>
            </w:tcBorders>
            <w:vAlign w:val="center"/>
          </w:tcPr>
          <w:p w14:paraId="2B5392E8" w14:textId="77777777" w:rsidR="00BA77E1" w:rsidRDefault="00BA77E1" w:rsidP="003618C1">
            <w:pPr>
              <w:jc w:val="left"/>
            </w:pPr>
          </w:p>
        </w:tc>
        <w:tc>
          <w:tcPr>
            <w:tcW w:w="970" w:type="pct"/>
            <w:tcBorders>
              <w:top w:val="single" w:sz="4" w:space="0" w:color="auto"/>
              <w:left w:val="single" w:sz="4" w:space="0" w:color="auto"/>
            </w:tcBorders>
            <w:vAlign w:val="center"/>
          </w:tcPr>
          <w:p w14:paraId="4037A26D" w14:textId="77777777" w:rsidR="00BA77E1" w:rsidRPr="003629A0" w:rsidRDefault="00BA77E1" w:rsidP="003618C1">
            <w:pPr>
              <w:jc w:val="center"/>
              <w:rPr>
                <w:i/>
                <w:iCs/>
              </w:rPr>
            </w:pPr>
            <w:r w:rsidRPr="003629A0">
              <w:rPr>
                <w:i/>
                <w:iCs/>
              </w:rPr>
              <w:t>hoffen</w:t>
            </w:r>
          </w:p>
        </w:tc>
        <w:tc>
          <w:tcPr>
            <w:tcW w:w="1800" w:type="pct"/>
            <w:vAlign w:val="center"/>
          </w:tcPr>
          <w:p w14:paraId="315F08C3" w14:textId="77777777" w:rsidR="00BA77E1" w:rsidRDefault="00BA77E1" w:rsidP="003618C1">
            <w:pPr>
              <w:jc w:val="left"/>
              <w:rPr>
                <w:vertAlign w:val="superscript"/>
              </w:rPr>
            </w:pPr>
            <w:r>
              <w:t>Nom PP</w:t>
            </w:r>
            <w:r>
              <w:rPr>
                <w:vertAlign w:val="superscript"/>
              </w:rPr>
              <w:t>auf</w:t>
            </w:r>
          </w:p>
          <w:p w14:paraId="25E00086" w14:textId="6F4C9D0E" w:rsidR="00BA77E1" w:rsidRPr="00777828" w:rsidRDefault="00BA77E1" w:rsidP="003618C1">
            <w:pPr>
              <w:jc w:val="left"/>
            </w:pPr>
            <w:r>
              <w:t>(Nom Akk/</w:t>
            </w: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finit</m:t>
                  </m:r>
                </m:sup>
              </m:sSup>
            </m:oMath>
            <w:r>
              <w:rPr>
                <w:rFonts w:eastAsiaTheme="minorEastAsia"/>
              </w:rPr>
              <w:t>)</w:t>
            </w:r>
          </w:p>
        </w:tc>
      </w:tr>
      <w:tr w:rsidR="00BA77E1" w14:paraId="2192E525" w14:textId="77777777" w:rsidTr="003618C1">
        <w:tc>
          <w:tcPr>
            <w:tcW w:w="1249" w:type="pct"/>
            <w:tcBorders>
              <w:right w:val="single" w:sz="4" w:space="0" w:color="auto"/>
            </w:tcBorders>
            <w:vAlign w:val="center"/>
          </w:tcPr>
          <w:p w14:paraId="760918F6" w14:textId="77777777" w:rsidR="00BA77E1" w:rsidRDefault="00BA77E1" w:rsidP="003618C1">
            <w:pPr>
              <w:jc w:val="left"/>
            </w:pPr>
            <w:r>
              <w:t>Ich helfe.</w:t>
            </w:r>
          </w:p>
          <w:p w14:paraId="560F80D0" w14:textId="77777777" w:rsidR="00BA77E1" w:rsidRDefault="00BA77E1" w:rsidP="003618C1">
            <w:pPr>
              <w:jc w:val="left"/>
            </w:pPr>
            <w:r>
              <w:t>Ich helfe ihm.</w:t>
            </w:r>
          </w:p>
          <w:p w14:paraId="2BCD97B0" w14:textId="77777777" w:rsidR="00BA77E1" w:rsidRDefault="00BA77E1" w:rsidP="003618C1">
            <w:pPr>
              <w:jc w:val="left"/>
            </w:pPr>
            <w:r>
              <w:t>Er hilft mir dabei.</w:t>
            </w:r>
          </w:p>
        </w:tc>
        <w:tc>
          <w:tcPr>
            <w:tcW w:w="981" w:type="pct"/>
            <w:tcBorders>
              <w:top w:val="nil"/>
              <w:left w:val="single" w:sz="4" w:space="0" w:color="auto"/>
              <w:bottom w:val="nil"/>
              <w:right w:val="single" w:sz="4" w:space="0" w:color="auto"/>
            </w:tcBorders>
            <w:vAlign w:val="center"/>
          </w:tcPr>
          <w:p w14:paraId="0940F28A" w14:textId="77777777" w:rsidR="00BA77E1" w:rsidRDefault="00BA77E1" w:rsidP="003618C1">
            <w:pPr>
              <w:jc w:val="left"/>
            </w:pPr>
            <w:r>
              <w:rPr>
                <w:noProof/>
                <w14:ligatures w14:val="none"/>
                <w14:cntxtAlts w14:val="0"/>
              </w:rPr>
              <mc:AlternateContent>
                <mc:Choice Requires="wps">
                  <w:drawing>
                    <wp:anchor distT="0" distB="0" distL="114300" distR="114300" simplePos="0" relativeHeight="251659264" behindDoc="0" locked="0" layoutInCell="1" allowOverlap="1" wp14:anchorId="1AD52B09" wp14:editId="144F83A0">
                      <wp:simplePos x="0" y="0"/>
                      <wp:positionH relativeFrom="column">
                        <wp:posOffset>367665</wp:posOffset>
                      </wp:positionH>
                      <wp:positionV relativeFrom="paragraph">
                        <wp:posOffset>31750</wp:posOffset>
                      </wp:positionV>
                      <wp:extent cx="336550" cy="228600"/>
                      <wp:effectExtent l="0" t="19050" r="44450" b="38100"/>
                      <wp:wrapNone/>
                      <wp:docPr id="17" name="Pfeil: nach rechts 17"/>
                      <wp:cNvGraphicFramePr/>
                      <a:graphic xmlns:a="http://schemas.openxmlformats.org/drawingml/2006/main">
                        <a:graphicData uri="http://schemas.microsoft.com/office/word/2010/wordprocessingShape">
                          <wps:wsp>
                            <wps:cNvSpPr/>
                            <wps:spPr>
                              <a:xfrm>
                                <a:off x="0" y="0"/>
                                <a:ext cx="336550" cy="2286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8F10C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17" o:spid="_x0000_s1026" type="#_x0000_t13" style="position:absolute;margin-left:28.95pt;margin-top:2.5pt;width:26.5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" adj="14264" fillcolor="#4472c4 [3204]" strokecolor="#1f3763 [1604]" strokeweight="1pt"/>
                  </w:pict>
                </mc:Fallback>
              </mc:AlternateContent>
            </w:r>
          </w:p>
        </w:tc>
        <w:tc>
          <w:tcPr>
            <w:tcW w:w="970" w:type="pct"/>
            <w:tcBorders>
              <w:left w:val="single" w:sz="4" w:space="0" w:color="auto"/>
            </w:tcBorders>
            <w:vAlign w:val="center"/>
          </w:tcPr>
          <w:p w14:paraId="1BA54312" w14:textId="77777777" w:rsidR="00BA77E1" w:rsidRPr="003629A0" w:rsidRDefault="00BA77E1" w:rsidP="003618C1">
            <w:pPr>
              <w:jc w:val="center"/>
              <w:rPr>
                <w:i/>
                <w:iCs/>
              </w:rPr>
            </w:pPr>
            <w:r w:rsidRPr="003629A0">
              <w:rPr>
                <w:i/>
                <w:iCs/>
              </w:rPr>
              <w:t>helfen</w:t>
            </w:r>
          </w:p>
        </w:tc>
        <w:tc>
          <w:tcPr>
            <w:tcW w:w="1800" w:type="pct"/>
            <w:vAlign w:val="center"/>
          </w:tcPr>
          <w:p w14:paraId="2E0AC017" w14:textId="77777777" w:rsidR="00BA77E1" w:rsidRDefault="00BA77E1" w:rsidP="003618C1">
            <w:pPr>
              <w:jc w:val="left"/>
            </w:pPr>
            <w:r>
              <w:t>Nom</w:t>
            </w:r>
          </w:p>
          <w:p w14:paraId="6D77EED2" w14:textId="77777777" w:rsidR="00BA77E1" w:rsidRDefault="00BA77E1" w:rsidP="003618C1">
            <w:pPr>
              <w:jc w:val="left"/>
            </w:pPr>
            <w:r>
              <w:t>Nom Dat</w:t>
            </w:r>
          </w:p>
          <w:p w14:paraId="2D11DE88" w14:textId="77777777" w:rsidR="00BA77E1" w:rsidRPr="00F32DAF" w:rsidRDefault="00BA77E1" w:rsidP="003618C1">
            <w:pPr>
              <w:jc w:val="left"/>
              <w:rPr>
                <w:vertAlign w:val="superscript"/>
              </w:rPr>
            </w:pPr>
            <w:r>
              <w:t>Nom Dat PP</w:t>
            </w:r>
            <w:r>
              <w:rPr>
                <w:vertAlign w:val="superscript"/>
              </w:rPr>
              <w:t>bei</w:t>
            </w:r>
          </w:p>
        </w:tc>
      </w:tr>
      <w:tr w:rsidR="00BA77E1" w14:paraId="642E3893" w14:textId="77777777" w:rsidTr="003618C1">
        <w:tc>
          <w:tcPr>
            <w:tcW w:w="1249" w:type="pct"/>
            <w:tcBorders>
              <w:right w:val="single" w:sz="4" w:space="0" w:color="auto"/>
            </w:tcBorders>
            <w:vAlign w:val="center"/>
          </w:tcPr>
          <w:p w14:paraId="1B6D78D6" w14:textId="77777777" w:rsidR="00BA77E1" w:rsidRDefault="00BA77E1" w:rsidP="003618C1">
            <w:pPr>
              <w:jc w:val="left"/>
            </w:pPr>
            <w:r>
              <w:t>Ich schenke etwas.</w:t>
            </w:r>
          </w:p>
          <w:p w14:paraId="51C16CA7" w14:textId="77777777" w:rsidR="00BA77E1" w:rsidRDefault="00BA77E1" w:rsidP="003618C1">
            <w:pPr>
              <w:jc w:val="left"/>
            </w:pPr>
            <w:r>
              <w:t>Ich schenke ihm etwas.</w:t>
            </w:r>
          </w:p>
        </w:tc>
        <w:tc>
          <w:tcPr>
            <w:tcW w:w="981" w:type="pct"/>
            <w:tcBorders>
              <w:top w:val="nil"/>
              <w:left w:val="single" w:sz="4" w:space="0" w:color="auto"/>
              <w:bottom w:val="nil"/>
              <w:right w:val="single" w:sz="4" w:space="0" w:color="auto"/>
            </w:tcBorders>
            <w:vAlign w:val="center"/>
          </w:tcPr>
          <w:p w14:paraId="04722461" w14:textId="77777777" w:rsidR="00BA77E1" w:rsidRDefault="00BA77E1" w:rsidP="003618C1">
            <w:pPr>
              <w:jc w:val="left"/>
            </w:pPr>
          </w:p>
        </w:tc>
        <w:tc>
          <w:tcPr>
            <w:tcW w:w="970" w:type="pct"/>
            <w:tcBorders>
              <w:left w:val="single" w:sz="4" w:space="0" w:color="auto"/>
            </w:tcBorders>
            <w:vAlign w:val="center"/>
          </w:tcPr>
          <w:p w14:paraId="29EA4B52" w14:textId="77777777" w:rsidR="00BA77E1" w:rsidRPr="003629A0" w:rsidRDefault="00BA77E1" w:rsidP="003618C1">
            <w:pPr>
              <w:jc w:val="center"/>
              <w:rPr>
                <w:i/>
                <w:iCs/>
              </w:rPr>
            </w:pPr>
            <w:r w:rsidRPr="003629A0">
              <w:rPr>
                <w:i/>
                <w:iCs/>
              </w:rPr>
              <w:t>schenken</w:t>
            </w:r>
          </w:p>
        </w:tc>
        <w:tc>
          <w:tcPr>
            <w:tcW w:w="1800" w:type="pct"/>
            <w:vAlign w:val="center"/>
          </w:tcPr>
          <w:p w14:paraId="1C585777" w14:textId="77777777" w:rsidR="00BA77E1" w:rsidRDefault="00BA77E1" w:rsidP="003618C1">
            <w:pPr>
              <w:jc w:val="left"/>
            </w:pPr>
            <w:r>
              <w:t>Nom Akk</w:t>
            </w:r>
          </w:p>
          <w:p w14:paraId="04203F6F" w14:textId="77777777" w:rsidR="00BA77E1" w:rsidRDefault="00BA77E1" w:rsidP="003618C1">
            <w:pPr>
              <w:jc w:val="left"/>
            </w:pPr>
            <w:r>
              <w:t>Nom Akk Dat</w:t>
            </w:r>
          </w:p>
        </w:tc>
      </w:tr>
    </w:tbl>
    <w:p w14:paraId="5C3D4288" w14:textId="77777777" w:rsidR="00BA77E1" w:rsidRDefault="00BA77E1" w:rsidP="00BA77E1"/>
    <w:p w14:paraId="352E4129" w14:textId="77777777" w:rsidR="00BA77E1" w:rsidRDefault="00BA77E1" w:rsidP="00BA77E1">
      <w:r>
        <w:t>Zudem lässt sich auch die Valenz der auftretenden Präpositionen angeben.</w:t>
      </w:r>
    </w:p>
    <w:p w14:paraId="4A868EFF" w14:textId="77777777" w:rsidR="00BA77E1" w:rsidRDefault="00BA77E1" w:rsidP="00BA77E1"/>
    <w:tbl>
      <w:tblPr>
        <w:tblStyle w:val="Tabellenraster"/>
        <w:tblW w:w="5000" w:type="pct"/>
        <w:tblLook w:val="04A0" w:firstRow="1" w:lastRow="0" w:firstColumn="1" w:lastColumn="0" w:noHBand="0" w:noVBand="1"/>
      </w:tblPr>
      <w:tblGrid>
        <w:gridCol w:w="3400"/>
        <w:gridCol w:w="1960"/>
        <w:gridCol w:w="753"/>
        <w:gridCol w:w="2954"/>
      </w:tblGrid>
      <w:tr w:rsidR="00BA77E1" w14:paraId="3837C408" w14:textId="77777777" w:rsidTr="003618C1">
        <w:tc>
          <w:tcPr>
            <w:tcW w:w="1875" w:type="pct"/>
            <w:tcBorders>
              <w:top w:val="nil"/>
              <w:left w:val="nil"/>
              <w:bottom w:val="single" w:sz="4" w:space="0" w:color="auto"/>
              <w:right w:val="nil"/>
            </w:tcBorders>
            <w:vAlign w:val="center"/>
          </w:tcPr>
          <w:p w14:paraId="2728A2F5" w14:textId="77777777" w:rsidR="00BA77E1" w:rsidRDefault="00BA77E1" w:rsidP="003618C1">
            <w:pPr>
              <w:jc w:val="left"/>
            </w:pPr>
          </w:p>
        </w:tc>
        <w:tc>
          <w:tcPr>
            <w:tcW w:w="1081" w:type="pct"/>
            <w:tcBorders>
              <w:top w:val="nil"/>
              <w:left w:val="nil"/>
              <w:bottom w:val="nil"/>
              <w:right w:val="nil"/>
            </w:tcBorders>
            <w:vAlign w:val="center"/>
          </w:tcPr>
          <w:p w14:paraId="5D004E12" w14:textId="77777777" w:rsidR="00BA77E1" w:rsidRDefault="00BA77E1" w:rsidP="003618C1">
            <w:pPr>
              <w:jc w:val="left"/>
            </w:pPr>
          </w:p>
        </w:tc>
        <w:tc>
          <w:tcPr>
            <w:tcW w:w="415" w:type="pct"/>
            <w:tcBorders>
              <w:top w:val="nil"/>
              <w:left w:val="nil"/>
              <w:bottom w:val="single" w:sz="4" w:space="0" w:color="auto"/>
              <w:right w:val="single" w:sz="4" w:space="0" w:color="auto"/>
            </w:tcBorders>
            <w:vAlign w:val="center"/>
          </w:tcPr>
          <w:p w14:paraId="6FBFE3CD" w14:textId="77777777" w:rsidR="00BA77E1" w:rsidRDefault="00BA77E1" w:rsidP="003618C1">
            <w:pPr>
              <w:jc w:val="left"/>
            </w:pPr>
          </w:p>
        </w:tc>
        <w:tc>
          <w:tcPr>
            <w:tcW w:w="1629" w:type="pct"/>
            <w:tcBorders>
              <w:left w:val="single" w:sz="4" w:space="0" w:color="auto"/>
            </w:tcBorders>
            <w:vAlign w:val="center"/>
          </w:tcPr>
          <w:p w14:paraId="2F931274" w14:textId="77777777" w:rsidR="00BA77E1" w:rsidRDefault="00BA77E1" w:rsidP="003618C1">
            <w:pPr>
              <w:jc w:val="left"/>
            </w:pPr>
            <w:r>
              <w:t>syntaktische Valenz</w:t>
            </w:r>
          </w:p>
        </w:tc>
      </w:tr>
      <w:tr w:rsidR="00BA77E1" w14:paraId="4F99C6CF" w14:textId="77777777" w:rsidTr="003618C1">
        <w:tc>
          <w:tcPr>
            <w:tcW w:w="1875" w:type="pct"/>
            <w:tcBorders>
              <w:top w:val="single" w:sz="4" w:space="0" w:color="auto"/>
              <w:right w:val="single" w:sz="4" w:space="0" w:color="auto"/>
            </w:tcBorders>
            <w:vAlign w:val="center"/>
          </w:tcPr>
          <w:p w14:paraId="4E684338" w14:textId="77777777" w:rsidR="00BA77E1" w:rsidRDefault="00BA77E1" w:rsidP="003618C1">
            <w:pPr>
              <w:jc w:val="left"/>
            </w:pPr>
            <w:r>
              <w:t>auf viele Geschenke</w:t>
            </w:r>
          </w:p>
        </w:tc>
        <w:tc>
          <w:tcPr>
            <w:tcW w:w="1081" w:type="pct"/>
            <w:tcBorders>
              <w:top w:val="nil"/>
              <w:left w:val="single" w:sz="4" w:space="0" w:color="auto"/>
              <w:bottom w:val="nil"/>
              <w:right w:val="single" w:sz="4" w:space="0" w:color="auto"/>
            </w:tcBorders>
            <w:vAlign w:val="center"/>
          </w:tcPr>
          <w:p w14:paraId="10E78CCB" w14:textId="77777777" w:rsidR="00BA77E1" w:rsidRDefault="00BA77E1" w:rsidP="003618C1">
            <w:pPr>
              <w:jc w:val="left"/>
            </w:pPr>
            <w:r>
              <w:rPr>
                <w:noProof/>
                <w14:ligatures w14:val="none"/>
                <w14:cntxtAlts w14:val="0"/>
              </w:rPr>
              <mc:AlternateContent>
                <mc:Choice Requires="wps">
                  <w:drawing>
                    <wp:anchor distT="0" distB="0" distL="114300" distR="114300" simplePos="0" relativeHeight="251660288" behindDoc="0" locked="0" layoutInCell="1" allowOverlap="1" wp14:anchorId="0D29648D" wp14:editId="49793D1C">
                      <wp:simplePos x="0" y="0"/>
                      <wp:positionH relativeFrom="column">
                        <wp:posOffset>372110</wp:posOffset>
                      </wp:positionH>
                      <wp:positionV relativeFrom="paragraph">
                        <wp:posOffset>-35560</wp:posOffset>
                      </wp:positionV>
                      <wp:extent cx="336550" cy="228600"/>
                      <wp:effectExtent l="0" t="19050" r="44450" b="38100"/>
                      <wp:wrapNone/>
                      <wp:docPr id="18" name="Pfeil: nach rechts 18"/>
                      <wp:cNvGraphicFramePr/>
                      <a:graphic xmlns:a="http://schemas.openxmlformats.org/drawingml/2006/main">
                        <a:graphicData uri="http://schemas.microsoft.com/office/word/2010/wordprocessingShape">
                          <wps:wsp>
                            <wps:cNvSpPr/>
                            <wps:spPr>
                              <a:xfrm>
                                <a:off x="0" y="0"/>
                                <a:ext cx="336550" cy="2286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976C7" id="Pfeil: nach rechts 18" o:spid="_x0000_s1026" type="#_x0000_t13" style="position:absolute;margin-left:29.3pt;margin-top:-2.8pt;width:26.5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" adj="14264" fillcolor="#4472c4 [3204]" strokecolor="#1f3763 [1604]" strokeweight="1pt"/>
                  </w:pict>
                </mc:Fallback>
              </mc:AlternateContent>
            </w:r>
          </w:p>
        </w:tc>
        <w:tc>
          <w:tcPr>
            <w:tcW w:w="415" w:type="pct"/>
            <w:tcBorders>
              <w:top w:val="single" w:sz="4" w:space="0" w:color="auto"/>
              <w:left w:val="single" w:sz="4" w:space="0" w:color="auto"/>
            </w:tcBorders>
            <w:vAlign w:val="center"/>
          </w:tcPr>
          <w:p w14:paraId="1E110C3C" w14:textId="77777777" w:rsidR="00BA77E1" w:rsidRPr="00DD6C6B" w:rsidRDefault="00BA77E1" w:rsidP="003618C1">
            <w:pPr>
              <w:jc w:val="left"/>
              <w:rPr>
                <w:i/>
                <w:iCs/>
              </w:rPr>
            </w:pPr>
            <w:r w:rsidRPr="00DD6C6B">
              <w:rPr>
                <w:i/>
                <w:iCs/>
              </w:rPr>
              <w:t>auf</w:t>
            </w:r>
          </w:p>
        </w:tc>
        <w:tc>
          <w:tcPr>
            <w:tcW w:w="1629" w:type="pct"/>
            <w:vAlign w:val="center"/>
          </w:tcPr>
          <w:p w14:paraId="0F0F0E06" w14:textId="77777777" w:rsidR="00BA77E1" w:rsidRDefault="00BA77E1" w:rsidP="003618C1">
            <w:pPr>
              <w:jc w:val="left"/>
            </w:pPr>
            <w:r>
              <w:t>Akk</w:t>
            </w:r>
          </w:p>
        </w:tc>
      </w:tr>
      <w:tr w:rsidR="00BA77E1" w14:paraId="5B41B5A0" w14:textId="77777777" w:rsidTr="003618C1">
        <w:tc>
          <w:tcPr>
            <w:tcW w:w="1875" w:type="pct"/>
            <w:tcBorders>
              <w:right w:val="single" w:sz="4" w:space="0" w:color="auto"/>
            </w:tcBorders>
            <w:vAlign w:val="center"/>
          </w:tcPr>
          <w:p w14:paraId="596CC9BD" w14:textId="77777777" w:rsidR="00BA77E1" w:rsidRDefault="00BA77E1" w:rsidP="003618C1">
            <w:pPr>
              <w:jc w:val="left"/>
            </w:pPr>
            <w:r>
              <w:t>bei den Geburtstagsvorbereitungen</w:t>
            </w:r>
          </w:p>
        </w:tc>
        <w:tc>
          <w:tcPr>
            <w:tcW w:w="1081" w:type="pct"/>
            <w:tcBorders>
              <w:top w:val="nil"/>
              <w:left w:val="single" w:sz="4" w:space="0" w:color="auto"/>
              <w:bottom w:val="nil"/>
              <w:right w:val="single" w:sz="4" w:space="0" w:color="auto"/>
            </w:tcBorders>
            <w:vAlign w:val="center"/>
          </w:tcPr>
          <w:p w14:paraId="3D844FFF" w14:textId="77777777" w:rsidR="00BA77E1" w:rsidRDefault="00BA77E1" w:rsidP="003618C1">
            <w:pPr>
              <w:jc w:val="left"/>
            </w:pPr>
          </w:p>
        </w:tc>
        <w:tc>
          <w:tcPr>
            <w:tcW w:w="415" w:type="pct"/>
            <w:tcBorders>
              <w:left w:val="single" w:sz="4" w:space="0" w:color="auto"/>
            </w:tcBorders>
            <w:vAlign w:val="center"/>
          </w:tcPr>
          <w:p w14:paraId="17FDB88A" w14:textId="77777777" w:rsidR="00BA77E1" w:rsidRPr="00DD6C6B" w:rsidRDefault="00BA77E1" w:rsidP="003618C1">
            <w:pPr>
              <w:jc w:val="left"/>
              <w:rPr>
                <w:i/>
                <w:iCs/>
              </w:rPr>
            </w:pPr>
            <w:r w:rsidRPr="00DD6C6B">
              <w:rPr>
                <w:i/>
                <w:iCs/>
              </w:rPr>
              <w:t>bei</w:t>
            </w:r>
          </w:p>
        </w:tc>
        <w:tc>
          <w:tcPr>
            <w:tcW w:w="1629" w:type="pct"/>
            <w:vAlign w:val="center"/>
          </w:tcPr>
          <w:p w14:paraId="7B9D43DF" w14:textId="77777777" w:rsidR="00BA77E1" w:rsidRDefault="00BA77E1" w:rsidP="003618C1">
            <w:pPr>
              <w:jc w:val="left"/>
            </w:pPr>
            <w:r>
              <w:t>Dat</w:t>
            </w:r>
          </w:p>
        </w:tc>
      </w:tr>
    </w:tbl>
    <w:p w14:paraId="24AF074C" w14:textId="28879A4C" w:rsidR="00BA77E1" w:rsidRDefault="00BA77E1" w:rsidP="00BA77E1">
      <w:r>
        <w:lastRenderedPageBreak/>
        <w:t>Damit hat die Lerngruppe den grundlegende</w:t>
      </w:r>
      <w:r w:rsidR="005F5D82">
        <w:t>n</w:t>
      </w:r>
      <w:r>
        <w:t xml:space="preserve"> Begriff der syntaktischen Valenz kennengelernt, welche die Anzahl sowie die Form der vom Verb bzw. von einer Präposition selegierten Wortgruppen festlegt</w:t>
      </w:r>
      <w:r w:rsidR="006F74FA">
        <w:t xml:space="preserve"> (in diesem Zusammenhang lässt sich auch der Begriff der Rektion hinsichtlich bestimmter Kasus- bzw. Statusforderungen des selegierenden Ausdrucks einführen)</w:t>
      </w:r>
      <w:r>
        <w:t>.</w:t>
      </w:r>
      <w:r w:rsidR="006F74FA">
        <w:t xml:space="preserve"> </w:t>
      </w:r>
      <w:r>
        <w:t xml:space="preserve">Darauf aufbauend können die Begriffe der obligatorischen sowie der fakultativen Ergänzung eingeführt werden. Beispielsweise zeigen die Valenzangaben, dass beim Verb </w:t>
      </w:r>
      <w:r w:rsidRPr="007A231B">
        <w:rPr>
          <w:i/>
          <w:iCs/>
        </w:rPr>
        <w:t>schenken</w:t>
      </w:r>
      <w:r>
        <w:t xml:space="preserve"> die Nominativ- sowie die Akkusativergänzung obligatorisch sind, wohingegen die Dativergänzung fakultativ ist. </w:t>
      </w:r>
    </w:p>
    <w:p w14:paraId="69B7C680" w14:textId="02E8B146" w:rsidR="00BA77E1" w:rsidRDefault="00BA77E1" w:rsidP="00BA77E1">
      <w:r>
        <w:t xml:space="preserve">In einem weiteren Schritt ist die Differenzierung von Ergänzungen und Angaben zu leisten. Dazu kann untersucht werden, bei welchen Verben beispielsweise Temporalangaben wie </w:t>
      </w:r>
      <w:r w:rsidRPr="00A15ADC">
        <w:rPr>
          <w:i/>
        </w:rPr>
        <w:t>heute</w:t>
      </w:r>
      <w:r>
        <w:t xml:space="preserve"> möglich sind. Mit der Feststellung, dass Temporalangaben nahezu beliebig mit Verben kombiniert werden können, ist das zentrale Unterscheidungskriterium von Ergänzungen und Angaben gewonnen.</w:t>
      </w:r>
    </w:p>
    <w:p w14:paraId="27D14617" w14:textId="7455B509" w:rsidR="00E4173D" w:rsidRDefault="00E4173D" w:rsidP="00DD4575"/>
    <w:p w14:paraId="12B0DFE8" w14:textId="77777777" w:rsidR="00C45D45" w:rsidRDefault="00C45D45" w:rsidP="00DD4575"/>
    <w:sdt>
      <w:sdtPr>
        <w:rPr>
          <w:rFonts w:ascii="Constantia" w:eastAsiaTheme="minorHAnsi" w:hAnsi="Constantia" w:cstheme="minorBidi"/>
          <w:color w:val="auto"/>
          <w:sz w:val="20"/>
          <w:szCs w:val="22"/>
        </w:rPr>
        <w:tag w:val="CitaviBibliography"/>
        <w:id w:val="10815119"/>
        <w:placeholder>
          <w:docPart w:val="DefaultPlaceholder_-1854013440"/>
        </w:placeholder>
      </w:sdtPr>
      <w:sdtEndPr/>
      <w:sdtContent>
        <w:p w14:paraId="5A3A0090" w14:textId="5A5FB9F7" w:rsidR="00F33300" w:rsidRDefault="00DB749B" w:rsidP="00C45D45">
          <w:pPr>
            <w:pStyle w:val="CitaviBibliographyHeading"/>
            <w:spacing w:before="0" w:line="240" w:lineRule="auto"/>
            <w:rPr>
              <w:rFonts w:ascii="Constantia" w:eastAsiaTheme="minorHAnsi" w:hAnsi="Constantia" w:cstheme="minorBidi"/>
              <w:b/>
              <w:bCs/>
              <w:color w:val="auto"/>
              <w:sz w:val="20"/>
              <w:szCs w:val="22"/>
            </w:rPr>
          </w:pPr>
          <w:r>
            <w:fldChar w:fldCharType="begin"/>
          </w:r>
          <w:r>
            <w:instrText>ADDIN CitaviBibliography</w:instrText>
          </w:r>
          <w:r>
            <w:fldChar w:fldCharType="separate"/>
          </w:r>
          <w:r w:rsidR="00F33300" w:rsidRPr="00C45D45">
            <w:rPr>
              <w:rFonts w:ascii="Constantia" w:eastAsiaTheme="minorHAnsi" w:hAnsi="Constantia" w:cstheme="minorBidi"/>
              <w:b/>
              <w:bCs/>
              <w:color w:val="auto"/>
              <w:sz w:val="20"/>
              <w:szCs w:val="22"/>
            </w:rPr>
            <w:t>Literaturverzeichnis</w:t>
          </w:r>
        </w:p>
        <w:p w14:paraId="256E2C7F" w14:textId="77777777" w:rsidR="00C45D45" w:rsidRPr="00C45D45" w:rsidRDefault="00C45D45" w:rsidP="00C45D45">
          <w:pPr>
            <w:pStyle w:val="CitaviBibliographyHeading"/>
            <w:spacing w:before="0" w:line="240" w:lineRule="auto"/>
            <w:rPr>
              <w:rFonts w:ascii="Constantia" w:eastAsiaTheme="minorHAnsi" w:hAnsi="Constantia" w:cstheme="minorBidi"/>
              <w:b/>
              <w:bCs/>
              <w:color w:val="auto"/>
              <w:sz w:val="20"/>
              <w:szCs w:val="22"/>
            </w:rPr>
          </w:pPr>
        </w:p>
        <w:p w14:paraId="378520C6" w14:textId="2BAE0DC1" w:rsidR="00DB749B" w:rsidRDefault="00F33300" w:rsidP="00C45D45">
          <w:pPr>
            <w:pStyle w:val="CitaviBibliographyEntry"/>
            <w:spacing w:line="240" w:lineRule="auto"/>
          </w:pPr>
          <w:bookmarkStart w:id="0" w:name="_CTVL0011101ee4fa625427586841ff1fc45a5e2"/>
          <w:r>
            <w:t>Wieland, Regina; Melzer, Florian (2013): 'Was ist ein Satzglied?' - Unterschiedliche Zugänge zu einer grammatischen Einheit: Anregungen für die 5. Klassenstufe. In: Hans-Werner Huneke (Hg.): Taschenbuch des Deutschunterrichts, Bd. 1. 2., neu bearb. und erw. Aufl. Baltmannsweiler: Schneider-Verl. Hohengehren, S. 471–480.</w:t>
          </w:r>
          <w:bookmarkEnd w:id="0"/>
          <w:r w:rsidR="00DB749B">
            <w:fldChar w:fldCharType="end"/>
          </w:r>
        </w:p>
      </w:sdtContent>
    </w:sdt>
    <w:p w14:paraId="19508284" w14:textId="6C42A20D" w:rsidR="00DB749B" w:rsidRDefault="00DB749B" w:rsidP="00DB749B"/>
    <w:p w14:paraId="534FBED6" w14:textId="2D6F4720" w:rsidR="0083557C" w:rsidRDefault="0083557C" w:rsidP="00DB749B"/>
    <w:p w14:paraId="210864ED" w14:textId="77777777" w:rsidR="00B75ACB" w:rsidRDefault="00B75ACB" w:rsidP="00DB749B"/>
    <w:sectPr w:rsidR="00B75ACB">
      <w:headerReference w:type="even" r:id="rId7"/>
      <w:headerReference w:type="default" r:id="rId8"/>
      <w:footerReference w:type="even" r:id="rId9"/>
      <w:footerReference w:type="default" r:id="rId10"/>
      <w:headerReference w:type="first" r:id="rId11"/>
      <w:footerReference w:type="firs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BCF709" w14:textId="77777777" w:rsidR="009E3C48" w:rsidRDefault="009E3C48" w:rsidP="007311A4">
      <w:pPr>
        <w:spacing w:line="240" w:lineRule="auto"/>
      </w:pPr>
      <w:r>
        <w:separator/>
      </w:r>
    </w:p>
  </w:endnote>
  <w:endnote w:type="continuationSeparator" w:id="0">
    <w:p w14:paraId="4E7AD552" w14:textId="77777777" w:rsidR="009E3C48" w:rsidRDefault="009E3C48" w:rsidP="007311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mn-c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Original Garamond">
    <w:altName w:val="Calibri"/>
    <w:panose1 w:val="00000000000000000000"/>
    <w:charset w:val="00"/>
    <w:family w:val="modern"/>
    <w:notTrueType/>
    <w:pitch w:val="variable"/>
    <w:sig w:usb0="A000002F" w:usb1="4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111BD7" w14:textId="77777777" w:rsidR="004416B2" w:rsidRDefault="004416B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17FC42" w14:textId="77777777" w:rsidR="004416B2" w:rsidRDefault="004416B2">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EAC805" w14:textId="77777777" w:rsidR="004416B2" w:rsidRDefault="004416B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B81200" w14:textId="77777777" w:rsidR="009E3C48" w:rsidRDefault="009E3C48" w:rsidP="007311A4">
      <w:pPr>
        <w:spacing w:line="240" w:lineRule="auto"/>
      </w:pPr>
      <w:r>
        <w:separator/>
      </w:r>
    </w:p>
  </w:footnote>
  <w:footnote w:type="continuationSeparator" w:id="0">
    <w:p w14:paraId="09A70C38" w14:textId="77777777" w:rsidR="009E3C48" w:rsidRDefault="009E3C48" w:rsidP="007311A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13F9E0" w14:textId="77777777" w:rsidR="004416B2" w:rsidRDefault="004416B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ellenraster"/>
      <w:tblW w:w="9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
      <w:gridCol w:w="5216"/>
      <w:gridCol w:w="2917"/>
    </w:tblGrid>
    <w:tr w:rsidR="004416B2" w14:paraId="5D555268" w14:textId="77777777" w:rsidTr="009251B1">
      <w:tc>
        <w:tcPr>
          <w:tcW w:w="1128" w:type="dxa"/>
        </w:tcPr>
        <w:p w14:paraId="718B0711" w14:textId="77777777" w:rsidR="004416B2" w:rsidRDefault="004416B2" w:rsidP="004416B2">
          <w:r w:rsidRPr="00B17A5D">
            <w:rPr>
              <w:rFonts w:cstheme="minorHAnsi"/>
              <w:noProof/>
              <w:sz w:val="28"/>
              <w:szCs w:val="28"/>
              <w:lang w:eastAsia="de-DE"/>
            </w:rPr>
            <w:drawing>
              <wp:inline distT="0" distB="0" distL="0" distR="0" wp14:anchorId="2D475A84" wp14:editId="256841A9">
                <wp:extent cx="436880" cy="597535"/>
                <wp:effectExtent l="0" t="0" r="1270" b="0"/>
                <wp:docPr id="52"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7"/>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436880" cy="597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tc>
      <w:tc>
        <w:tcPr>
          <w:tcW w:w="5216" w:type="dxa"/>
          <w:vAlign w:val="center"/>
        </w:tcPr>
        <w:p w14:paraId="7D9B08B0" w14:textId="77777777" w:rsidR="004416B2" w:rsidRPr="00A6315D" w:rsidRDefault="004416B2" w:rsidP="004416B2">
          <w:pPr>
            <w:jc w:val="center"/>
            <w:rPr>
              <w:rFonts w:ascii="Original Garamond" w:hAnsi="Original Garamond" w:cstheme="minorHAnsi"/>
              <w:b/>
              <w:color w:val="C00000"/>
              <w:sz w:val="28"/>
              <w:szCs w:val="28"/>
            </w:rPr>
          </w:pPr>
          <w:r>
            <w:rPr>
              <w:rFonts w:ascii="Original Garamond" w:hAnsi="Original Garamond" w:cstheme="minorHAnsi"/>
              <w:b/>
              <w:color w:val="C00000"/>
              <w:sz w:val="28"/>
              <w:szCs w:val="28"/>
            </w:rPr>
            <w:t xml:space="preserve">ZPG - </w:t>
          </w:r>
          <w:r w:rsidRPr="00A6315D">
            <w:rPr>
              <w:rFonts w:ascii="Original Garamond" w:hAnsi="Original Garamond" w:cstheme="minorHAnsi"/>
              <w:b/>
              <w:color w:val="C00000"/>
              <w:sz w:val="28"/>
              <w:szCs w:val="28"/>
            </w:rPr>
            <w:t>Vertiefungskurs Sprache</w:t>
          </w:r>
        </w:p>
      </w:tc>
      <w:tc>
        <w:tcPr>
          <w:tcW w:w="2917" w:type="dxa"/>
        </w:tcPr>
        <w:p w14:paraId="3FA94F55" w14:textId="77777777" w:rsidR="004416B2" w:rsidRDefault="004416B2" w:rsidP="004416B2">
          <w:r w:rsidRPr="00B17A5D">
            <w:rPr>
              <w:rFonts w:cstheme="minorHAnsi"/>
              <w:noProof/>
              <w:sz w:val="28"/>
              <w:szCs w:val="28"/>
              <w:lang w:eastAsia="de-DE"/>
            </w:rPr>
            <w:drawing>
              <wp:inline distT="0" distB="0" distL="0" distR="0" wp14:anchorId="2BABC3B7" wp14:editId="77801CB8">
                <wp:extent cx="1715135" cy="597535"/>
                <wp:effectExtent l="0" t="0" r="0" b="0"/>
                <wp:docPr id="5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rotWithShape="1">
                        <a:blip r:embed="rId2" cstate="print">
                          <a:extLst>
                            <a:ext uri="{28A0092B-C50C-407E-A947-70E740481C1C}">
                              <a14:useLocalDpi xmlns:a14="http://schemas.microsoft.com/office/drawing/2010/main" val="0"/>
                            </a:ext>
                          </a:extLst>
                        </a:blip>
                        <a:srcRect l="7162" t="15720" r="6807" b="15910"/>
                        <a:stretch/>
                      </pic:blipFill>
                      <pic:spPr>
                        <a:xfrm>
                          <a:off x="0" y="0"/>
                          <a:ext cx="1715135" cy="597535"/>
                        </a:xfrm>
                        <a:prstGeom prst="rect">
                          <a:avLst/>
                        </a:prstGeom>
                      </pic:spPr>
                    </pic:pic>
                  </a:graphicData>
                </a:graphic>
              </wp:inline>
            </w:drawing>
          </w:r>
        </w:p>
      </w:tc>
    </w:tr>
  </w:tbl>
  <w:p w14:paraId="6981B43C" w14:textId="5F72B9F8" w:rsidR="004416B2" w:rsidRDefault="004416B2" w:rsidP="004416B2">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C03B4" w14:textId="77777777" w:rsidR="004416B2" w:rsidRDefault="004416B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9797A"/>
    <w:multiLevelType w:val="hybridMultilevel"/>
    <w:tmpl w:val="1D2219BE"/>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6952B2E"/>
    <w:multiLevelType w:val="hybridMultilevel"/>
    <w:tmpl w:val="98F69564"/>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21765407"/>
    <w:multiLevelType w:val="hybridMultilevel"/>
    <w:tmpl w:val="AFF8619A"/>
    <w:lvl w:ilvl="0" w:tplc="62C6D7E2">
      <w:start w:val="1"/>
      <w:numFmt w:val="decimal"/>
      <w:lvlText w:val="(%1)"/>
      <w:lvlJc w:val="left"/>
      <w:pPr>
        <w:ind w:left="0" w:firstLine="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273847E9"/>
    <w:multiLevelType w:val="hybridMultilevel"/>
    <w:tmpl w:val="D91C7F8A"/>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27594882"/>
    <w:multiLevelType w:val="hybridMultilevel"/>
    <w:tmpl w:val="4E8CDA92"/>
    <w:lvl w:ilvl="0" w:tplc="7CF2CB4A">
      <w:start w:val="1"/>
      <w:numFmt w:val="lowerLetter"/>
      <w:lvlText w:val="%1."/>
      <w:lvlJc w:val="left"/>
      <w:pPr>
        <w:ind w:left="0" w:firstLine="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371C596E"/>
    <w:multiLevelType w:val="hybridMultilevel"/>
    <w:tmpl w:val="8848B248"/>
    <w:lvl w:ilvl="0" w:tplc="04070017">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43194F99"/>
    <w:multiLevelType w:val="hybridMultilevel"/>
    <w:tmpl w:val="E5C2CD2C"/>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4B471519"/>
    <w:multiLevelType w:val="hybridMultilevel"/>
    <w:tmpl w:val="33A8FDD2"/>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4C755F1E"/>
    <w:multiLevelType w:val="hybridMultilevel"/>
    <w:tmpl w:val="98B878D2"/>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9" w15:restartNumberingAfterBreak="0">
    <w:nsid w:val="528636B8"/>
    <w:multiLevelType w:val="hybridMultilevel"/>
    <w:tmpl w:val="CD2C8FBC"/>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15:restartNumberingAfterBreak="0">
    <w:nsid w:val="550F7895"/>
    <w:multiLevelType w:val="hybridMultilevel"/>
    <w:tmpl w:val="93580EDA"/>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1931CB5"/>
    <w:multiLevelType w:val="hybridMultilevel"/>
    <w:tmpl w:val="2D1609F2"/>
    <w:lvl w:ilvl="0" w:tplc="20CEE900">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662F61D6"/>
    <w:multiLevelType w:val="hybridMultilevel"/>
    <w:tmpl w:val="4A504DD8"/>
    <w:lvl w:ilvl="0" w:tplc="04070017">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3" w15:restartNumberingAfterBreak="0">
    <w:nsid w:val="6CFB2195"/>
    <w:multiLevelType w:val="hybridMultilevel"/>
    <w:tmpl w:val="F18C2AC6"/>
    <w:lvl w:ilvl="0" w:tplc="04070017">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7796099D"/>
    <w:multiLevelType w:val="hybridMultilevel"/>
    <w:tmpl w:val="E8F81B0A"/>
    <w:lvl w:ilvl="0" w:tplc="04070017">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7B2B7C30"/>
    <w:multiLevelType w:val="hybridMultilevel"/>
    <w:tmpl w:val="D4D0EEFA"/>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7D1907DD"/>
    <w:multiLevelType w:val="hybridMultilevel"/>
    <w:tmpl w:val="CA000B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9"/>
  </w:num>
  <w:num w:numId="4">
    <w:abstractNumId w:val="6"/>
  </w:num>
  <w:num w:numId="5">
    <w:abstractNumId w:val="12"/>
  </w:num>
  <w:num w:numId="6">
    <w:abstractNumId w:val="14"/>
  </w:num>
  <w:num w:numId="7">
    <w:abstractNumId w:val="3"/>
  </w:num>
  <w:num w:numId="8">
    <w:abstractNumId w:val="8"/>
  </w:num>
  <w:num w:numId="9">
    <w:abstractNumId w:val="15"/>
  </w:num>
  <w:num w:numId="10">
    <w:abstractNumId w:val="13"/>
  </w:num>
  <w:num w:numId="11">
    <w:abstractNumId w:val="0"/>
  </w:num>
  <w:num w:numId="12">
    <w:abstractNumId w:val="7"/>
  </w:num>
  <w:num w:numId="13">
    <w:abstractNumId w:val="16"/>
  </w:num>
  <w:num w:numId="14">
    <w:abstractNumId w:val="10"/>
  </w:num>
  <w:num w:numId="15">
    <w:abstractNumId w:val="1"/>
  </w:num>
  <w:num w:numId="16">
    <w:abstractNumId w:val="5"/>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1B52"/>
    <w:rsid w:val="00003274"/>
    <w:rsid w:val="00012EA1"/>
    <w:rsid w:val="000140A7"/>
    <w:rsid w:val="00020024"/>
    <w:rsid w:val="000271E8"/>
    <w:rsid w:val="00030046"/>
    <w:rsid w:val="00034A57"/>
    <w:rsid w:val="00036E1A"/>
    <w:rsid w:val="0004127D"/>
    <w:rsid w:val="0006567D"/>
    <w:rsid w:val="00071FC3"/>
    <w:rsid w:val="00077A1F"/>
    <w:rsid w:val="00094157"/>
    <w:rsid w:val="000941EE"/>
    <w:rsid w:val="00095B62"/>
    <w:rsid w:val="000A12E9"/>
    <w:rsid w:val="000D7E01"/>
    <w:rsid w:val="000F7A4B"/>
    <w:rsid w:val="00110FB9"/>
    <w:rsid w:val="00117040"/>
    <w:rsid w:val="00120235"/>
    <w:rsid w:val="00131FE7"/>
    <w:rsid w:val="00133459"/>
    <w:rsid w:val="0013462B"/>
    <w:rsid w:val="00137594"/>
    <w:rsid w:val="00140996"/>
    <w:rsid w:val="00145359"/>
    <w:rsid w:val="00157227"/>
    <w:rsid w:val="00164410"/>
    <w:rsid w:val="00170EE2"/>
    <w:rsid w:val="00184046"/>
    <w:rsid w:val="00185B75"/>
    <w:rsid w:val="001877A5"/>
    <w:rsid w:val="00193290"/>
    <w:rsid w:val="001944E7"/>
    <w:rsid w:val="001A090B"/>
    <w:rsid w:val="001A5487"/>
    <w:rsid w:val="001A6C25"/>
    <w:rsid w:val="001B473E"/>
    <w:rsid w:val="001C2090"/>
    <w:rsid w:val="001C60AA"/>
    <w:rsid w:val="001C797A"/>
    <w:rsid w:val="001F11AE"/>
    <w:rsid w:val="001F4814"/>
    <w:rsid w:val="001F6CA0"/>
    <w:rsid w:val="0020785D"/>
    <w:rsid w:val="002177D0"/>
    <w:rsid w:val="00225678"/>
    <w:rsid w:val="00235636"/>
    <w:rsid w:val="002362BC"/>
    <w:rsid w:val="00236697"/>
    <w:rsid w:val="002377C4"/>
    <w:rsid w:val="00242A2B"/>
    <w:rsid w:val="00243556"/>
    <w:rsid w:val="002438E1"/>
    <w:rsid w:val="0024467E"/>
    <w:rsid w:val="00256522"/>
    <w:rsid w:val="002576B7"/>
    <w:rsid w:val="00263A6A"/>
    <w:rsid w:val="0026601E"/>
    <w:rsid w:val="002714C9"/>
    <w:rsid w:val="00271FD0"/>
    <w:rsid w:val="00274450"/>
    <w:rsid w:val="0028206A"/>
    <w:rsid w:val="00282AB2"/>
    <w:rsid w:val="00283846"/>
    <w:rsid w:val="002910AF"/>
    <w:rsid w:val="002A78F9"/>
    <w:rsid w:val="002B1E7A"/>
    <w:rsid w:val="002B2387"/>
    <w:rsid w:val="002B5E87"/>
    <w:rsid w:val="002C1FD8"/>
    <w:rsid w:val="002C3DFD"/>
    <w:rsid w:val="002C3F1A"/>
    <w:rsid w:val="002E4031"/>
    <w:rsid w:val="002F52A8"/>
    <w:rsid w:val="00301539"/>
    <w:rsid w:val="003055D4"/>
    <w:rsid w:val="00311CF0"/>
    <w:rsid w:val="00316A21"/>
    <w:rsid w:val="003228C5"/>
    <w:rsid w:val="00336A8F"/>
    <w:rsid w:val="00345B0C"/>
    <w:rsid w:val="0035029B"/>
    <w:rsid w:val="00351F44"/>
    <w:rsid w:val="00355692"/>
    <w:rsid w:val="003679C2"/>
    <w:rsid w:val="00367AF7"/>
    <w:rsid w:val="0038172D"/>
    <w:rsid w:val="003A7660"/>
    <w:rsid w:val="003C3A18"/>
    <w:rsid w:val="003C4122"/>
    <w:rsid w:val="003C413E"/>
    <w:rsid w:val="003E082C"/>
    <w:rsid w:val="003E0A94"/>
    <w:rsid w:val="003E1ADE"/>
    <w:rsid w:val="00403A64"/>
    <w:rsid w:val="00412A88"/>
    <w:rsid w:val="0041520F"/>
    <w:rsid w:val="004164E3"/>
    <w:rsid w:val="0042374E"/>
    <w:rsid w:val="004416B2"/>
    <w:rsid w:val="004438C9"/>
    <w:rsid w:val="00443EAA"/>
    <w:rsid w:val="00444FAB"/>
    <w:rsid w:val="004478BF"/>
    <w:rsid w:val="004526DA"/>
    <w:rsid w:val="004543F8"/>
    <w:rsid w:val="00466049"/>
    <w:rsid w:val="004845BF"/>
    <w:rsid w:val="004861CE"/>
    <w:rsid w:val="00494716"/>
    <w:rsid w:val="004A006D"/>
    <w:rsid w:val="004A7CBD"/>
    <w:rsid w:val="004C6E1E"/>
    <w:rsid w:val="004C6E6A"/>
    <w:rsid w:val="004C776F"/>
    <w:rsid w:val="004D00C3"/>
    <w:rsid w:val="004D7E50"/>
    <w:rsid w:val="004E09D0"/>
    <w:rsid w:val="004E585F"/>
    <w:rsid w:val="004F1B52"/>
    <w:rsid w:val="004F1D2F"/>
    <w:rsid w:val="004F405A"/>
    <w:rsid w:val="00520F69"/>
    <w:rsid w:val="00537B60"/>
    <w:rsid w:val="005545E0"/>
    <w:rsid w:val="00571658"/>
    <w:rsid w:val="005733E6"/>
    <w:rsid w:val="005830F7"/>
    <w:rsid w:val="005835B3"/>
    <w:rsid w:val="005A2C6D"/>
    <w:rsid w:val="005A3517"/>
    <w:rsid w:val="005D1AE1"/>
    <w:rsid w:val="005D5CAC"/>
    <w:rsid w:val="005E36E8"/>
    <w:rsid w:val="005F0D26"/>
    <w:rsid w:val="005F5D82"/>
    <w:rsid w:val="005F5E78"/>
    <w:rsid w:val="006141C3"/>
    <w:rsid w:val="00624C38"/>
    <w:rsid w:val="00632B2D"/>
    <w:rsid w:val="00634CE4"/>
    <w:rsid w:val="00636B06"/>
    <w:rsid w:val="00637992"/>
    <w:rsid w:val="00663471"/>
    <w:rsid w:val="006636C1"/>
    <w:rsid w:val="00663F2C"/>
    <w:rsid w:val="00671460"/>
    <w:rsid w:val="00682C07"/>
    <w:rsid w:val="006851E5"/>
    <w:rsid w:val="00685980"/>
    <w:rsid w:val="00695E81"/>
    <w:rsid w:val="006A5CAA"/>
    <w:rsid w:val="006B7CDA"/>
    <w:rsid w:val="006C2FCF"/>
    <w:rsid w:val="006C312E"/>
    <w:rsid w:val="006C63CE"/>
    <w:rsid w:val="006C6530"/>
    <w:rsid w:val="006C70C1"/>
    <w:rsid w:val="006D2DE6"/>
    <w:rsid w:val="006F1846"/>
    <w:rsid w:val="006F74FA"/>
    <w:rsid w:val="00700D71"/>
    <w:rsid w:val="00712A06"/>
    <w:rsid w:val="00713CE6"/>
    <w:rsid w:val="007147ED"/>
    <w:rsid w:val="00714B5A"/>
    <w:rsid w:val="00720D8E"/>
    <w:rsid w:val="00723A94"/>
    <w:rsid w:val="00730958"/>
    <w:rsid w:val="007311A4"/>
    <w:rsid w:val="00731867"/>
    <w:rsid w:val="00740D27"/>
    <w:rsid w:val="00743B99"/>
    <w:rsid w:val="007467D1"/>
    <w:rsid w:val="007567CF"/>
    <w:rsid w:val="00757206"/>
    <w:rsid w:val="00757C58"/>
    <w:rsid w:val="00761A7B"/>
    <w:rsid w:val="00762002"/>
    <w:rsid w:val="00762162"/>
    <w:rsid w:val="00777675"/>
    <w:rsid w:val="0078572B"/>
    <w:rsid w:val="007A3679"/>
    <w:rsid w:val="007A43FB"/>
    <w:rsid w:val="007B4DC9"/>
    <w:rsid w:val="007C3B24"/>
    <w:rsid w:val="007C654A"/>
    <w:rsid w:val="007D43BD"/>
    <w:rsid w:val="007E2293"/>
    <w:rsid w:val="007F221E"/>
    <w:rsid w:val="008055F4"/>
    <w:rsid w:val="00806F9D"/>
    <w:rsid w:val="00807339"/>
    <w:rsid w:val="00810F81"/>
    <w:rsid w:val="00812CB3"/>
    <w:rsid w:val="0081723C"/>
    <w:rsid w:val="00822CE3"/>
    <w:rsid w:val="00823708"/>
    <w:rsid w:val="0083557C"/>
    <w:rsid w:val="00843849"/>
    <w:rsid w:val="00843EEC"/>
    <w:rsid w:val="008443BD"/>
    <w:rsid w:val="00846483"/>
    <w:rsid w:val="00854B55"/>
    <w:rsid w:val="00867F3D"/>
    <w:rsid w:val="00871FD1"/>
    <w:rsid w:val="008731E7"/>
    <w:rsid w:val="00884D0A"/>
    <w:rsid w:val="008A35E1"/>
    <w:rsid w:val="008B22B7"/>
    <w:rsid w:val="008D44CA"/>
    <w:rsid w:val="008E3B92"/>
    <w:rsid w:val="008E78FE"/>
    <w:rsid w:val="008F6B21"/>
    <w:rsid w:val="009014A7"/>
    <w:rsid w:val="00906384"/>
    <w:rsid w:val="009075DF"/>
    <w:rsid w:val="00923E53"/>
    <w:rsid w:val="00924B0F"/>
    <w:rsid w:val="0092609B"/>
    <w:rsid w:val="00933DA7"/>
    <w:rsid w:val="00946B3F"/>
    <w:rsid w:val="009528D1"/>
    <w:rsid w:val="009552C3"/>
    <w:rsid w:val="00962CB5"/>
    <w:rsid w:val="00963BA4"/>
    <w:rsid w:val="00964255"/>
    <w:rsid w:val="00970937"/>
    <w:rsid w:val="00974EE5"/>
    <w:rsid w:val="00984070"/>
    <w:rsid w:val="00986B1E"/>
    <w:rsid w:val="009B0653"/>
    <w:rsid w:val="009C1E9D"/>
    <w:rsid w:val="009D3767"/>
    <w:rsid w:val="009E3889"/>
    <w:rsid w:val="009E3C48"/>
    <w:rsid w:val="009F3A80"/>
    <w:rsid w:val="00A01D13"/>
    <w:rsid w:val="00A07F08"/>
    <w:rsid w:val="00A14BEB"/>
    <w:rsid w:val="00A27103"/>
    <w:rsid w:val="00A35438"/>
    <w:rsid w:val="00A40E8B"/>
    <w:rsid w:val="00A41A83"/>
    <w:rsid w:val="00A45A8A"/>
    <w:rsid w:val="00A46E73"/>
    <w:rsid w:val="00A60524"/>
    <w:rsid w:val="00A60625"/>
    <w:rsid w:val="00A6121A"/>
    <w:rsid w:val="00A65807"/>
    <w:rsid w:val="00A7129F"/>
    <w:rsid w:val="00A727DA"/>
    <w:rsid w:val="00A72D66"/>
    <w:rsid w:val="00A75DED"/>
    <w:rsid w:val="00A75F00"/>
    <w:rsid w:val="00A84C1A"/>
    <w:rsid w:val="00A867F2"/>
    <w:rsid w:val="00A86933"/>
    <w:rsid w:val="00A90B57"/>
    <w:rsid w:val="00AA4BB2"/>
    <w:rsid w:val="00AC0B8C"/>
    <w:rsid w:val="00AC3C7D"/>
    <w:rsid w:val="00AD0A2E"/>
    <w:rsid w:val="00AD249F"/>
    <w:rsid w:val="00AD3101"/>
    <w:rsid w:val="00AD3B3F"/>
    <w:rsid w:val="00AE3054"/>
    <w:rsid w:val="00AF168E"/>
    <w:rsid w:val="00B02766"/>
    <w:rsid w:val="00B036C3"/>
    <w:rsid w:val="00B05D09"/>
    <w:rsid w:val="00B10FB5"/>
    <w:rsid w:val="00B15EF0"/>
    <w:rsid w:val="00B541A4"/>
    <w:rsid w:val="00B5649B"/>
    <w:rsid w:val="00B636D7"/>
    <w:rsid w:val="00B72B6E"/>
    <w:rsid w:val="00B75ACB"/>
    <w:rsid w:val="00B80312"/>
    <w:rsid w:val="00B82B8A"/>
    <w:rsid w:val="00B872B4"/>
    <w:rsid w:val="00BA77E1"/>
    <w:rsid w:val="00BA7E9A"/>
    <w:rsid w:val="00BB0186"/>
    <w:rsid w:val="00BB1C82"/>
    <w:rsid w:val="00BB2420"/>
    <w:rsid w:val="00BC75D0"/>
    <w:rsid w:val="00BD05DD"/>
    <w:rsid w:val="00BD12D1"/>
    <w:rsid w:val="00BD2FF7"/>
    <w:rsid w:val="00BD7434"/>
    <w:rsid w:val="00C03844"/>
    <w:rsid w:val="00C159EB"/>
    <w:rsid w:val="00C27599"/>
    <w:rsid w:val="00C44899"/>
    <w:rsid w:val="00C45D45"/>
    <w:rsid w:val="00C47C80"/>
    <w:rsid w:val="00C529D0"/>
    <w:rsid w:val="00C57B86"/>
    <w:rsid w:val="00C63349"/>
    <w:rsid w:val="00C65742"/>
    <w:rsid w:val="00C66F55"/>
    <w:rsid w:val="00C706D2"/>
    <w:rsid w:val="00C80D42"/>
    <w:rsid w:val="00C9782E"/>
    <w:rsid w:val="00CB1053"/>
    <w:rsid w:val="00CB3B63"/>
    <w:rsid w:val="00CB7667"/>
    <w:rsid w:val="00CC1F48"/>
    <w:rsid w:val="00CC6128"/>
    <w:rsid w:val="00CC7C62"/>
    <w:rsid w:val="00CD02F7"/>
    <w:rsid w:val="00CD0AEC"/>
    <w:rsid w:val="00CD4440"/>
    <w:rsid w:val="00CD4893"/>
    <w:rsid w:val="00CD7939"/>
    <w:rsid w:val="00CE2951"/>
    <w:rsid w:val="00CE2D7A"/>
    <w:rsid w:val="00CE7416"/>
    <w:rsid w:val="00CF0261"/>
    <w:rsid w:val="00CF1138"/>
    <w:rsid w:val="00CF22C4"/>
    <w:rsid w:val="00D0448F"/>
    <w:rsid w:val="00D0551A"/>
    <w:rsid w:val="00D07028"/>
    <w:rsid w:val="00D0750D"/>
    <w:rsid w:val="00D11478"/>
    <w:rsid w:val="00D23B0A"/>
    <w:rsid w:val="00D2723D"/>
    <w:rsid w:val="00D307E9"/>
    <w:rsid w:val="00D37FD1"/>
    <w:rsid w:val="00D42CFD"/>
    <w:rsid w:val="00D53F43"/>
    <w:rsid w:val="00D61B98"/>
    <w:rsid w:val="00D827D2"/>
    <w:rsid w:val="00D9328E"/>
    <w:rsid w:val="00D95EE2"/>
    <w:rsid w:val="00DA0893"/>
    <w:rsid w:val="00DA3497"/>
    <w:rsid w:val="00DA4359"/>
    <w:rsid w:val="00DA5704"/>
    <w:rsid w:val="00DA7B88"/>
    <w:rsid w:val="00DB05F0"/>
    <w:rsid w:val="00DB28EB"/>
    <w:rsid w:val="00DB551F"/>
    <w:rsid w:val="00DB749B"/>
    <w:rsid w:val="00DB7C93"/>
    <w:rsid w:val="00DC7A66"/>
    <w:rsid w:val="00DD1F4A"/>
    <w:rsid w:val="00DD4575"/>
    <w:rsid w:val="00DD6731"/>
    <w:rsid w:val="00DE1B95"/>
    <w:rsid w:val="00DF39F1"/>
    <w:rsid w:val="00DF5011"/>
    <w:rsid w:val="00E01549"/>
    <w:rsid w:val="00E20826"/>
    <w:rsid w:val="00E2355E"/>
    <w:rsid w:val="00E27ABB"/>
    <w:rsid w:val="00E4173D"/>
    <w:rsid w:val="00E51819"/>
    <w:rsid w:val="00E529C5"/>
    <w:rsid w:val="00E53105"/>
    <w:rsid w:val="00E55790"/>
    <w:rsid w:val="00E57C85"/>
    <w:rsid w:val="00E60EF0"/>
    <w:rsid w:val="00E651BD"/>
    <w:rsid w:val="00E701DB"/>
    <w:rsid w:val="00E752B5"/>
    <w:rsid w:val="00E84AE6"/>
    <w:rsid w:val="00E86072"/>
    <w:rsid w:val="00E93DBF"/>
    <w:rsid w:val="00EA408B"/>
    <w:rsid w:val="00EA6996"/>
    <w:rsid w:val="00EA75F0"/>
    <w:rsid w:val="00EC015F"/>
    <w:rsid w:val="00EC5E7F"/>
    <w:rsid w:val="00EC5F69"/>
    <w:rsid w:val="00ED2320"/>
    <w:rsid w:val="00EE5542"/>
    <w:rsid w:val="00EE5E1F"/>
    <w:rsid w:val="00EE66C7"/>
    <w:rsid w:val="00EF406D"/>
    <w:rsid w:val="00F12F15"/>
    <w:rsid w:val="00F24A2D"/>
    <w:rsid w:val="00F33300"/>
    <w:rsid w:val="00F363D4"/>
    <w:rsid w:val="00F41091"/>
    <w:rsid w:val="00F4450F"/>
    <w:rsid w:val="00F4504F"/>
    <w:rsid w:val="00F46D69"/>
    <w:rsid w:val="00F52CBA"/>
    <w:rsid w:val="00F56C0A"/>
    <w:rsid w:val="00F61790"/>
    <w:rsid w:val="00F62A16"/>
    <w:rsid w:val="00F7339B"/>
    <w:rsid w:val="00F818EF"/>
    <w:rsid w:val="00F84666"/>
    <w:rsid w:val="00F85C67"/>
    <w:rsid w:val="00F86F37"/>
    <w:rsid w:val="00F91604"/>
    <w:rsid w:val="00FA0816"/>
    <w:rsid w:val="00FA112A"/>
    <w:rsid w:val="00FA1953"/>
    <w:rsid w:val="00FB3200"/>
    <w:rsid w:val="00FB5D0D"/>
    <w:rsid w:val="00FB6CC0"/>
    <w:rsid w:val="00FC3883"/>
    <w:rsid w:val="00FD6CA7"/>
    <w:rsid w:val="00FE136D"/>
    <w:rsid w:val="00FE29E9"/>
    <w:rsid w:val="00FE582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5BCEE"/>
  <w15:chartTrackingRefBased/>
  <w15:docId w15:val="{0CC2B277-2E5F-49AC-9B8A-B45848DFA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94157"/>
    <w:pPr>
      <w:spacing w:after="0"/>
      <w:jc w:val="both"/>
    </w:pPr>
    <w:rPr>
      <w:rFonts w:ascii="Constantia" w:hAnsi="Constantia"/>
      <w:kern w:val="16"/>
      <w:sz w:val="20"/>
      <w14:ligatures w14:val="standardContextual"/>
      <w14:cntxtAlts/>
    </w:rPr>
  </w:style>
  <w:style w:type="paragraph" w:styleId="berschrift1">
    <w:name w:val="heading 1"/>
    <w:basedOn w:val="Standard"/>
    <w:next w:val="Standard"/>
    <w:link w:val="berschrift1Zchn"/>
    <w:uiPriority w:val="9"/>
    <w:qFormat/>
    <w:rsid w:val="00DB749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DB749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DB749B"/>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DB749B"/>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749B"/>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749B"/>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749B"/>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749B"/>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749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4F1B52"/>
    <w:pPr>
      <w:ind w:left="720"/>
      <w:contextualSpacing/>
    </w:pPr>
  </w:style>
  <w:style w:type="table" w:styleId="Tabellenraster">
    <w:name w:val="Table Grid"/>
    <w:basedOn w:val="NormaleTabelle"/>
    <w:uiPriority w:val="39"/>
    <w:rsid w:val="004F1B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1A6C25"/>
    <w:pPr>
      <w:spacing w:line="240" w:lineRule="exact"/>
    </w:pPr>
    <w:rPr>
      <w:rFonts w:ascii="Times New Roman" w:hAnsi="Times New Roman"/>
      <w:bCs/>
      <w:kern w:val="0"/>
      <w:szCs w:val="18"/>
      <w14:ligatures w14:val="none"/>
      <w14:cntxtAlts w14:val="0"/>
    </w:rPr>
  </w:style>
  <w:style w:type="paragraph" w:styleId="KeinLeerraum">
    <w:name w:val="No Spacing"/>
    <w:uiPriority w:val="1"/>
    <w:qFormat/>
    <w:rsid w:val="001A6C25"/>
    <w:pPr>
      <w:spacing w:after="0" w:line="240" w:lineRule="exact"/>
      <w:jc w:val="center"/>
    </w:pPr>
    <w:rPr>
      <w:rFonts w:ascii="Times New Roman" w:hAnsi="Times New Roman"/>
      <w:sz w:val="20"/>
    </w:rPr>
  </w:style>
  <w:style w:type="paragraph" w:customStyle="1" w:styleId="StandardmitE">
    <w:name w:val="Standard_mitE"/>
    <w:basedOn w:val="Standard"/>
    <w:qFormat/>
    <w:rsid w:val="001A6C25"/>
    <w:pPr>
      <w:spacing w:line="240" w:lineRule="exact"/>
    </w:pPr>
    <w:rPr>
      <w:rFonts w:ascii="Times New Roman" w:hAnsi="Times New Roman"/>
      <w:kern w:val="0"/>
      <w14:ligatures w14:val="none"/>
      <w14:cntxtAlts w14:val="0"/>
    </w:rPr>
  </w:style>
  <w:style w:type="paragraph" w:styleId="Zitat">
    <w:name w:val="Quote"/>
    <w:basedOn w:val="Standard"/>
    <w:next w:val="Standard"/>
    <w:link w:val="ZitatZchn"/>
    <w:uiPriority w:val="29"/>
    <w:qFormat/>
    <w:rsid w:val="007B4DC9"/>
    <w:pPr>
      <w:tabs>
        <w:tab w:val="left" w:pos="1418"/>
      </w:tabs>
      <w:spacing w:line="240" w:lineRule="exact"/>
      <w:ind w:left="284" w:right="284"/>
    </w:pPr>
    <w:rPr>
      <w:rFonts w:ascii="Times New Roman" w:hAnsi="Times New Roman"/>
      <w:iCs/>
      <w:color w:val="000000" w:themeColor="text1"/>
      <w:kern w:val="0"/>
      <w14:ligatures w14:val="none"/>
      <w14:cntxtAlts w14:val="0"/>
    </w:rPr>
  </w:style>
  <w:style w:type="character" w:customStyle="1" w:styleId="ZitatZchn">
    <w:name w:val="Zitat Zchn"/>
    <w:basedOn w:val="Absatz-Standardschriftart"/>
    <w:link w:val="Zitat"/>
    <w:uiPriority w:val="29"/>
    <w:rsid w:val="007B4DC9"/>
    <w:rPr>
      <w:rFonts w:ascii="Times New Roman" w:hAnsi="Times New Roman"/>
      <w:iCs/>
      <w:color w:val="000000" w:themeColor="text1"/>
      <w:sz w:val="20"/>
    </w:rPr>
  </w:style>
  <w:style w:type="paragraph" w:styleId="Funotentext">
    <w:name w:val="footnote text"/>
    <w:basedOn w:val="Standard"/>
    <w:link w:val="FunotentextZchn"/>
    <w:uiPriority w:val="99"/>
    <w:unhideWhenUsed/>
    <w:rsid w:val="007311A4"/>
    <w:pPr>
      <w:spacing w:line="240" w:lineRule="auto"/>
    </w:pPr>
    <w:rPr>
      <w:szCs w:val="20"/>
    </w:rPr>
  </w:style>
  <w:style w:type="character" w:customStyle="1" w:styleId="FunotentextZchn">
    <w:name w:val="Fußnotentext Zchn"/>
    <w:basedOn w:val="Absatz-Standardschriftart"/>
    <w:link w:val="Funotentext"/>
    <w:uiPriority w:val="99"/>
    <w:rsid w:val="007311A4"/>
    <w:rPr>
      <w:rFonts w:ascii="Constantia" w:hAnsi="Constantia"/>
      <w:kern w:val="16"/>
      <w:sz w:val="20"/>
      <w:szCs w:val="20"/>
      <w14:ligatures w14:val="standardContextual"/>
      <w14:cntxtAlts/>
    </w:rPr>
  </w:style>
  <w:style w:type="character" w:styleId="Funotenzeichen">
    <w:name w:val="footnote reference"/>
    <w:basedOn w:val="Absatz-Standardschriftart"/>
    <w:uiPriority w:val="99"/>
    <w:semiHidden/>
    <w:unhideWhenUsed/>
    <w:rsid w:val="007311A4"/>
    <w:rPr>
      <w:vertAlign w:val="superscript"/>
    </w:rPr>
  </w:style>
  <w:style w:type="character" w:styleId="Platzhaltertext">
    <w:name w:val="Placeholder Text"/>
    <w:basedOn w:val="Absatz-Standardschriftart"/>
    <w:uiPriority w:val="99"/>
    <w:semiHidden/>
    <w:rsid w:val="00DB749B"/>
    <w:rPr>
      <w:color w:val="808080"/>
    </w:rPr>
  </w:style>
  <w:style w:type="paragraph" w:customStyle="1" w:styleId="CitaviBibliographyEntry">
    <w:name w:val="Citavi Bibliography Entry"/>
    <w:basedOn w:val="Standard"/>
    <w:link w:val="CitaviBibliographyEntryZchn"/>
    <w:rsid w:val="00DB749B"/>
    <w:pPr>
      <w:jc w:val="left"/>
    </w:pPr>
  </w:style>
  <w:style w:type="character" w:customStyle="1" w:styleId="CitaviBibliographyEntryZchn">
    <w:name w:val="Citavi Bibliography Entry Zchn"/>
    <w:basedOn w:val="Absatz-Standardschriftart"/>
    <w:link w:val="CitaviBibliographyEntry"/>
    <w:rsid w:val="00DB749B"/>
    <w:rPr>
      <w:rFonts w:ascii="Constantia" w:hAnsi="Constantia"/>
      <w:kern w:val="16"/>
      <w:sz w:val="20"/>
      <w14:ligatures w14:val="standardContextual"/>
      <w14:cntxtAlts/>
    </w:rPr>
  </w:style>
  <w:style w:type="paragraph" w:customStyle="1" w:styleId="CitaviBibliographyHeading">
    <w:name w:val="Citavi Bibliography Heading"/>
    <w:basedOn w:val="berschrift1"/>
    <w:link w:val="CitaviBibliographyHeadingZchn"/>
    <w:rsid w:val="00DB749B"/>
    <w:pPr>
      <w:jc w:val="left"/>
    </w:pPr>
  </w:style>
  <w:style w:type="character" w:customStyle="1" w:styleId="CitaviBibliographyHeadingZchn">
    <w:name w:val="Citavi Bibliography Heading Zchn"/>
    <w:basedOn w:val="Absatz-Standardschriftart"/>
    <w:link w:val="CitaviBibliographyHeading"/>
    <w:rsid w:val="00DB749B"/>
    <w:rPr>
      <w:rFonts w:asciiTheme="majorHAnsi" w:eastAsiaTheme="majorEastAsia" w:hAnsiTheme="majorHAnsi" w:cstheme="majorBidi"/>
      <w:color w:val="2F5496" w:themeColor="accent1" w:themeShade="BF"/>
      <w:kern w:val="16"/>
      <w:sz w:val="32"/>
      <w:szCs w:val="32"/>
      <w14:ligatures w14:val="standardContextual"/>
      <w14:cntxtAlts/>
    </w:rPr>
  </w:style>
  <w:style w:type="character" w:customStyle="1" w:styleId="berschrift1Zchn">
    <w:name w:val="Überschrift 1 Zchn"/>
    <w:basedOn w:val="Absatz-Standardschriftart"/>
    <w:link w:val="berschrift1"/>
    <w:uiPriority w:val="9"/>
    <w:rsid w:val="00DB749B"/>
    <w:rPr>
      <w:rFonts w:asciiTheme="majorHAnsi" w:eastAsiaTheme="majorEastAsia" w:hAnsiTheme="majorHAnsi" w:cstheme="majorBidi"/>
      <w:color w:val="2F5496" w:themeColor="accent1" w:themeShade="BF"/>
      <w:kern w:val="16"/>
      <w:sz w:val="32"/>
      <w:szCs w:val="32"/>
      <w14:ligatures w14:val="standardContextual"/>
      <w14:cntxtAlts/>
    </w:rPr>
  </w:style>
  <w:style w:type="paragraph" w:customStyle="1" w:styleId="CitaviBibliographySubheading1">
    <w:name w:val="Citavi Bibliography Subheading 1"/>
    <w:basedOn w:val="berschrift2"/>
    <w:link w:val="CitaviBibliographySubheading1Zchn"/>
    <w:rsid w:val="00DB749B"/>
    <w:pPr>
      <w:jc w:val="left"/>
      <w:outlineLvl w:val="9"/>
    </w:pPr>
  </w:style>
  <w:style w:type="character" w:customStyle="1" w:styleId="CitaviBibliographySubheading1Zchn">
    <w:name w:val="Citavi Bibliography Subheading 1 Zchn"/>
    <w:basedOn w:val="Absatz-Standardschriftart"/>
    <w:link w:val="CitaviBibliographySubheading1"/>
    <w:rsid w:val="00DB749B"/>
    <w:rPr>
      <w:rFonts w:asciiTheme="majorHAnsi" w:eastAsiaTheme="majorEastAsia" w:hAnsiTheme="majorHAnsi" w:cstheme="majorBidi"/>
      <w:color w:val="2F5496" w:themeColor="accent1" w:themeShade="BF"/>
      <w:kern w:val="16"/>
      <w:sz w:val="26"/>
      <w:szCs w:val="26"/>
      <w14:ligatures w14:val="standardContextual"/>
      <w14:cntxtAlts/>
    </w:rPr>
  </w:style>
  <w:style w:type="character" w:customStyle="1" w:styleId="berschrift2Zchn">
    <w:name w:val="Überschrift 2 Zchn"/>
    <w:basedOn w:val="Absatz-Standardschriftart"/>
    <w:link w:val="berschrift2"/>
    <w:uiPriority w:val="9"/>
    <w:semiHidden/>
    <w:rsid w:val="00DB749B"/>
    <w:rPr>
      <w:rFonts w:asciiTheme="majorHAnsi" w:eastAsiaTheme="majorEastAsia" w:hAnsiTheme="majorHAnsi" w:cstheme="majorBidi"/>
      <w:color w:val="2F5496" w:themeColor="accent1" w:themeShade="BF"/>
      <w:kern w:val="16"/>
      <w:sz w:val="26"/>
      <w:szCs w:val="26"/>
      <w14:ligatures w14:val="standardContextual"/>
      <w14:cntxtAlts/>
    </w:rPr>
  </w:style>
  <w:style w:type="paragraph" w:customStyle="1" w:styleId="CitaviBibliographySubheading2">
    <w:name w:val="Citavi Bibliography Subheading 2"/>
    <w:basedOn w:val="berschrift3"/>
    <w:link w:val="CitaviBibliographySubheading2Zchn"/>
    <w:rsid w:val="00DB749B"/>
    <w:pPr>
      <w:jc w:val="left"/>
      <w:outlineLvl w:val="9"/>
    </w:pPr>
  </w:style>
  <w:style w:type="character" w:customStyle="1" w:styleId="CitaviBibliographySubheading2Zchn">
    <w:name w:val="Citavi Bibliography Subheading 2 Zchn"/>
    <w:basedOn w:val="Absatz-Standardschriftart"/>
    <w:link w:val="CitaviBibliographySubheading2"/>
    <w:rsid w:val="00DB749B"/>
    <w:rPr>
      <w:rFonts w:asciiTheme="majorHAnsi" w:eastAsiaTheme="majorEastAsia" w:hAnsiTheme="majorHAnsi" w:cstheme="majorBidi"/>
      <w:color w:val="1F3763" w:themeColor="accent1" w:themeShade="7F"/>
      <w:kern w:val="16"/>
      <w:sz w:val="24"/>
      <w:szCs w:val="24"/>
      <w14:ligatures w14:val="standardContextual"/>
      <w14:cntxtAlts/>
    </w:rPr>
  </w:style>
  <w:style w:type="character" w:customStyle="1" w:styleId="berschrift3Zchn">
    <w:name w:val="Überschrift 3 Zchn"/>
    <w:basedOn w:val="Absatz-Standardschriftart"/>
    <w:link w:val="berschrift3"/>
    <w:uiPriority w:val="9"/>
    <w:semiHidden/>
    <w:rsid w:val="00DB749B"/>
    <w:rPr>
      <w:rFonts w:asciiTheme="majorHAnsi" w:eastAsiaTheme="majorEastAsia" w:hAnsiTheme="majorHAnsi" w:cstheme="majorBidi"/>
      <w:color w:val="1F3763" w:themeColor="accent1" w:themeShade="7F"/>
      <w:kern w:val="16"/>
      <w:sz w:val="24"/>
      <w:szCs w:val="24"/>
      <w14:ligatures w14:val="standardContextual"/>
      <w14:cntxtAlts/>
    </w:rPr>
  </w:style>
  <w:style w:type="paragraph" w:customStyle="1" w:styleId="CitaviBibliographySubheading3">
    <w:name w:val="Citavi Bibliography Subheading 3"/>
    <w:basedOn w:val="berschrift4"/>
    <w:link w:val="CitaviBibliographySubheading3Zchn"/>
    <w:rsid w:val="00DB749B"/>
    <w:pPr>
      <w:jc w:val="left"/>
      <w:outlineLvl w:val="9"/>
    </w:pPr>
  </w:style>
  <w:style w:type="character" w:customStyle="1" w:styleId="CitaviBibliographySubheading3Zchn">
    <w:name w:val="Citavi Bibliography Subheading 3 Zchn"/>
    <w:basedOn w:val="Absatz-Standardschriftart"/>
    <w:link w:val="CitaviBibliographySubheading3"/>
    <w:rsid w:val="00DB749B"/>
    <w:rPr>
      <w:rFonts w:asciiTheme="majorHAnsi" w:eastAsiaTheme="majorEastAsia" w:hAnsiTheme="majorHAnsi" w:cstheme="majorBidi"/>
      <w:i/>
      <w:iCs/>
      <w:color w:val="2F5496" w:themeColor="accent1" w:themeShade="BF"/>
      <w:kern w:val="16"/>
      <w:sz w:val="20"/>
      <w14:ligatures w14:val="standardContextual"/>
      <w14:cntxtAlts/>
    </w:rPr>
  </w:style>
  <w:style w:type="character" w:customStyle="1" w:styleId="berschrift4Zchn">
    <w:name w:val="Überschrift 4 Zchn"/>
    <w:basedOn w:val="Absatz-Standardschriftart"/>
    <w:link w:val="berschrift4"/>
    <w:uiPriority w:val="9"/>
    <w:semiHidden/>
    <w:rsid w:val="00DB749B"/>
    <w:rPr>
      <w:rFonts w:asciiTheme="majorHAnsi" w:eastAsiaTheme="majorEastAsia" w:hAnsiTheme="majorHAnsi" w:cstheme="majorBidi"/>
      <w:i/>
      <w:iCs/>
      <w:color w:val="2F5496" w:themeColor="accent1" w:themeShade="BF"/>
      <w:kern w:val="16"/>
      <w:sz w:val="20"/>
      <w14:ligatures w14:val="standardContextual"/>
      <w14:cntxtAlts/>
    </w:rPr>
  </w:style>
  <w:style w:type="paragraph" w:customStyle="1" w:styleId="CitaviBibliographySubheading4">
    <w:name w:val="Citavi Bibliography Subheading 4"/>
    <w:basedOn w:val="berschrift5"/>
    <w:link w:val="CitaviBibliographySubheading4Zchn"/>
    <w:rsid w:val="00DB749B"/>
    <w:pPr>
      <w:jc w:val="left"/>
      <w:outlineLvl w:val="9"/>
    </w:pPr>
  </w:style>
  <w:style w:type="character" w:customStyle="1" w:styleId="CitaviBibliographySubheading4Zchn">
    <w:name w:val="Citavi Bibliography Subheading 4 Zchn"/>
    <w:basedOn w:val="Absatz-Standardschriftart"/>
    <w:link w:val="CitaviBibliographySubheading4"/>
    <w:rsid w:val="00DB749B"/>
    <w:rPr>
      <w:rFonts w:asciiTheme="majorHAnsi" w:eastAsiaTheme="majorEastAsia" w:hAnsiTheme="majorHAnsi" w:cstheme="majorBidi"/>
      <w:color w:val="2F5496" w:themeColor="accent1" w:themeShade="BF"/>
      <w:kern w:val="16"/>
      <w:sz w:val="20"/>
      <w14:ligatures w14:val="standardContextual"/>
      <w14:cntxtAlts/>
    </w:rPr>
  </w:style>
  <w:style w:type="character" w:customStyle="1" w:styleId="berschrift5Zchn">
    <w:name w:val="Überschrift 5 Zchn"/>
    <w:basedOn w:val="Absatz-Standardschriftart"/>
    <w:link w:val="berschrift5"/>
    <w:uiPriority w:val="9"/>
    <w:semiHidden/>
    <w:rsid w:val="00DB749B"/>
    <w:rPr>
      <w:rFonts w:asciiTheme="majorHAnsi" w:eastAsiaTheme="majorEastAsia" w:hAnsiTheme="majorHAnsi" w:cstheme="majorBidi"/>
      <w:color w:val="2F5496" w:themeColor="accent1" w:themeShade="BF"/>
      <w:kern w:val="16"/>
      <w:sz w:val="20"/>
      <w14:ligatures w14:val="standardContextual"/>
      <w14:cntxtAlts/>
    </w:rPr>
  </w:style>
  <w:style w:type="paragraph" w:customStyle="1" w:styleId="CitaviBibliographySubheading5">
    <w:name w:val="Citavi Bibliography Subheading 5"/>
    <w:basedOn w:val="berschrift6"/>
    <w:link w:val="CitaviBibliographySubheading5Zchn"/>
    <w:rsid w:val="00DB749B"/>
    <w:pPr>
      <w:outlineLvl w:val="9"/>
    </w:pPr>
  </w:style>
  <w:style w:type="character" w:customStyle="1" w:styleId="CitaviBibliographySubheading5Zchn">
    <w:name w:val="Citavi Bibliography Subheading 5 Zchn"/>
    <w:basedOn w:val="Absatz-Standardschriftart"/>
    <w:link w:val="CitaviBibliographySubheading5"/>
    <w:rsid w:val="00DB749B"/>
    <w:rPr>
      <w:rFonts w:asciiTheme="majorHAnsi" w:eastAsiaTheme="majorEastAsia" w:hAnsiTheme="majorHAnsi" w:cstheme="majorBidi"/>
      <w:color w:val="1F3763" w:themeColor="accent1" w:themeShade="7F"/>
      <w:kern w:val="16"/>
      <w:sz w:val="20"/>
      <w14:ligatures w14:val="standardContextual"/>
      <w14:cntxtAlts/>
    </w:rPr>
  </w:style>
  <w:style w:type="character" w:customStyle="1" w:styleId="berschrift6Zchn">
    <w:name w:val="Überschrift 6 Zchn"/>
    <w:basedOn w:val="Absatz-Standardschriftart"/>
    <w:link w:val="berschrift6"/>
    <w:uiPriority w:val="9"/>
    <w:semiHidden/>
    <w:rsid w:val="00DB749B"/>
    <w:rPr>
      <w:rFonts w:asciiTheme="majorHAnsi" w:eastAsiaTheme="majorEastAsia" w:hAnsiTheme="majorHAnsi" w:cstheme="majorBidi"/>
      <w:color w:val="1F3763" w:themeColor="accent1" w:themeShade="7F"/>
      <w:kern w:val="16"/>
      <w:sz w:val="20"/>
      <w14:ligatures w14:val="standardContextual"/>
      <w14:cntxtAlts/>
    </w:rPr>
  </w:style>
  <w:style w:type="paragraph" w:customStyle="1" w:styleId="CitaviBibliographySubheading6">
    <w:name w:val="Citavi Bibliography Subheading 6"/>
    <w:basedOn w:val="berschrift7"/>
    <w:link w:val="CitaviBibliographySubheading6Zchn"/>
    <w:rsid w:val="00DB749B"/>
    <w:pPr>
      <w:outlineLvl w:val="9"/>
    </w:pPr>
  </w:style>
  <w:style w:type="character" w:customStyle="1" w:styleId="CitaviBibliographySubheading6Zchn">
    <w:name w:val="Citavi Bibliography Subheading 6 Zchn"/>
    <w:basedOn w:val="Absatz-Standardschriftart"/>
    <w:link w:val="CitaviBibliographySubheading6"/>
    <w:rsid w:val="00DB749B"/>
    <w:rPr>
      <w:rFonts w:asciiTheme="majorHAnsi" w:eastAsiaTheme="majorEastAsia" w:hAnsiTheme="majorHAnsi" w:cstheme="majorBidi"/>
      <w:i/>
      <w:iCs/>
      <w:color w:val="1F3763" w:themeColor="accent1" w:themeShade="7F"/>
      <w:kern w:val="16"/>
      <w:sz w:val="20"/>
      <w14:ligatures w14:val="standardContextual"/>
      <w14:cntxtAlts/>
    </w:rPr>
  </w:style>
  <w:style w:type="character" w:customStyle="1" w:styleId="berschrift7Zchn">
    <w:name w:val="Überschrift 7 Zchn"/>
    <w:basedOn w:val="Absatz-Standardschriftart"/>
    <w:link w:val="berschrift7"/>
    <w:uiPriority w:val="9"/>
    <w:semiHidden/>
    <w:rsid w:val="00DB749B"/>
    <w:rPr>
      <w:rFonts w:asciiTheme="majorHAnsi" w:eastAsiaTheme="majorEastAsia" w:hAnsiTheme="majorHAnsi" w:cstheme="majorBidi"/>
      <w:i/>
      <w:iCs/>
      <w:color w:val="1F3763" w:themeColor="accent1" w:themeShade="7F"/>
      <w:kern w:val="16"/>
      <w:sz w:val="20"/>
      <w14:ligatures w14:val="standardContextual"/>
      <w14:cntxtAlts/>
    </w:rPr>
  </w:style>
  <w:style w:type="paragraph" w:customStyle="1" w:styleId="CitaviBibliographySubheading7">
    <w:name w:val="Citavi Bibliography Subheading 7"/>
    <w:basedOn w:val="berschrift8"/>
    <w:link w:val="CitaviBibliographySubheading7Zchn"/>
    <w:rsid w:val="00DB749B"/>
    <w:pPr>
      <w:outlineLvl w:val="9"/>
    </w:pPr>
  </w:style>
  <w:style w:type="character" w:customStyle="1" w:styleId="CitaviBibliographySubheading7Zchn">
    <w:name w:val="Citavi Bibliography Subheading 7 Zchn"/>
    <w:basedOn w:val="Absatz-Standardschriftart"/>
    <w:link w:val="CitaviBibliographySubheading7"/>
    <w:rsid w:val="00DB749B"/>
    <w:rPr>
      <w:rFonts w:asciiTheme="majorHAnsi" w:eastAsiaTheme="majorEastAsia" w:hAnsiTheme="majorHAnsi" w:cstheme="majorBidi"/>
      <w:color w:val="272727" w:themeColor="text1" w:themeTint="D8"/>
      <w:kern w:val="16"/>
      <w:sz w:val="21"/>
      <w:szCs w:val="21"/>
      <w14:ligatures w14:val="standardContextual"/>
      <w14:cntxtAlts/>
    </w:rPr>
  </w:style>
  <w:style w:type="character" w:customStyle="1" w:styleId="berschrift8Zchn">
    <w:name w:val="Überschrift 8 Zchn"/>
    <w:basedOn w:val="Absatz-Standardschriftart"/>
    <w:link w:val="berschrift8"/>
    <w:uiPriority w:val="9"/>
    <w:semiHidden/>
    <w:rsid w:val="00DB749B"/>
    <w:rPr>
      <w:rFonts w:asciiTheme="majorHAnsi" w:eastAsiaTheme="majorEastAsia" w:hAnsiTheme="majorHAnsi" w:cstheme="majorBidi"/>
      <w:color w:val="272727" w:themeColor="text1" w:themeTint="D8"/>
      <w:kern w:val="16"/>
      <w:sz w:val="21"/>
      <w:szCs w:val="21"/>
      <w14:ligatures w14:val="standardContextual"/>
      <w14:cntxtAlts/>
    </w:rPr>
  </w:style>
  <w:style w:type="paragraph" w:customStyle="1" w:styleId="CitaviBibliographySubheading8">
    <w:name w:val="Citavi Bibliography Subheading 8"/>
    <w:basedOn w:val="berschrift9"/>
    <w:link w:val="CitaviBibliographySubheading8Zchn"/>
    <w:rsid w:val="00DB749B"/>
    <w:pPr>
      <w:outlineLvl w:val="9"/>
    </w:pPr>
  </w:style>
  <w:style w:type="character" w:customStyle="1" w:styleId="CitaviBibliographySubheading8Zchn">
    <w:name w:val="Citavi Bibliography Subheading 8 Zchn"/>
    <w:basedOn w:val="Absatz-Standardschriftart"/>
    <w:link w:val="CitaviBibliographySubheading8"/>
    <w:rsid w:val="00DB749B"/>
    <w:rPr>
      <w:rFonts w:asciiTheme="majorHAnsi" w:eastAsiaTheme="majorEastAsia" w:hAnsiTheme="majorHAnsi" w:cstheme="majorBidi"/>
      <w:i/>
      <w:iCs/>
      <w:color w:val="272727" w:themeColor="text1" w:themeTint="D8"/>
      <w:kern w:val="16"/>
      <w:sz w:val="21"/>
      <w:szCs w:val="21"/>
      <w14:ligatures w14:val="standardContextual"/>
      <w14:cntxtAlts/>
    </w:rPr>
  </w:style>
  <w:style w:type="character" w:customStyle="1" w:styleId="berschrift9Zchn">
    <w:name w:val="Überschrift 9 Zchn"/>
    <w:basedOn w:val="Absatz-Standardschriftart"/>
    <w:link w:val="berschrift9"/>
    <w:uiPriority w:val="9"/>
    <w:semiHidden/>
    <w:rsid w:val="00DB749B"/>
    <w:rPr>
      <w:rFonts w:asciiTheme="majorHAnsi" w:eastAsiaTheme="majorEastAsia" w:hAnsiTheme="majorHAnsi" w:cstheme="majorBidi"/>
      <w:i/>
      <w:iCs/>
      <w:color w:val="272727" w:themeColor="text1" w:themeTint="D8"/>
      <w:kern w:val="16"/>
      <w:sz w:val="21"/>
      <w:szCs w:val="21"/>
      <w14:ligatures w14:val="standardContextual"/>
      <w14:cntxtAlts/>
    </w:rPr>
  </w:style>
  <w:style w:type="paragraph" w:styleId="Sprechblasentext">
    <w:name w:val="Balloon Text"/>
    <w:basedOn w:val="Standard"/>
    <w:link w:val="SprechblasentextZchn"/>
    <w:uiPriority w:val="99"/>
    <w:semiHidden/>
    <w:unhideWhenUsed/>
    <w:rsid w:val="008055F4"/>
    <w:pPr>
      <w:spacing w:line="240" w:lineRule="auto"/>
    </w:pPr>
    <w:rPr>
      <w:rFonts w:ascii="Arial" w:hAnsi="Arial" w:cs="Arial"/>
      <w:sz w:val="18"/>
      <w:szCs w:val="18"/>
    </w:rPr>
  </w:style>
  <w:style w:type="character" w:customStyle="1" w:styleId="SprechblasentextZchn">
    <w:name w:val="Sprechblasentext Zchn"/>
    <w:basedOn w:val="Absatz-Standardschriftart"/>
    <w:link w:val="Sprechblasentext"/>
    <w:uiPriority w:val="99"/>
    <w:semiHidden/>
    <w:rsid w:val="008055F4"/>
    <w:rPr>
      <w:rFonts w:ascii="Arial" w:hAnsi="Arial" w:cs="Arial"/>
      <w:kern w:val="16"/>
      <w:sz w:val="18"/>
      <w:szCs w:val="18"/>
      <w14:ligatures w14:val="standardContextual"/>
      <w14:cntxtAlts/>
    </w:rPr>
  </w:style>
  <w:style w:type="paragraph" w:styleId="StandardWeb">
    <w:name w:val="Normal (Web)"/>
    <w:basedOn w:val="Standard"/>
    <w:uiPriority w:val="99"/>
    <w:semiHidden/>
    <w:unhideWhenUsed/>
    <w:rsid w:val="00CB7667"/>
    <w:pPr>
      <w:spacing w:before="100" w:beforeAutospacing="1" w:after="100" w:afterAutospacing="1" w:line="240" w:lineRule="auto"/>
      <w:jc w:val="left"/>
    </w:pPr>
    <w:rPr>
      <w:rFonts w:ascii="Times New Roman" w:eastAsia="Times New Roman" w:hAnsi="Times New Roman" w:cs="Times New Roman"/>
      <w:kern w:val="0"/>
      <w:sz w:val="24"/>
      <w:szCs w:val="24"/>
      <w:lang w:eastAsia="de-DE"/>
      <w14:ligatures w14:val="none"/>
      <w14:cntxtAlts w14:val="0"/>
    </w:rPr>
  </w:style>
  <w:style w:type="paragraph" w:styleId="Kopfzeile">
    <w:name w:val="header"/>
    <w:basedOn w:val="Standard"/>
    <w:link w:val="KopfzeileZchn"/>
    <w:uiPriority w:val="99"/>
    <w:unhideWhenUsed/>
    <w:rsid w:val="004416B2"/>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4416B2"/>
    <w:rPr>
      <w:rFonts w:ascii="Constantia" w:hAnsi="Constantia"/>
      <w:kern w:val="16"/>
      <w:sz w:val="20"/>
      <w14:ligatures w14:val="standardContextual"/>
      <w14:cntxtAlts/>
    </w:rPr>
  </w:style>
  <w:style w:type="paragraph" w:styleId="Fuzeile">
    <w:name w:val="footer"/>
    <w:basedOn w:val="Standard"/>
    <w:link w:val="FuzeileZchn"/>
    <w:uiPriority w:val="99"/>
    <w:unhideWhenUsed/>
    <w:rsid w:val="004416B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4416B2"/>
    <w:rPr>
      <w:rFonts w:ascii="Constantia" w:hAnsi="Constantia"/>
      <w:kern w:val="16"/>
      <w:sz w:val="20"/>
      <w14:ligatures w14:val="standardContextual"/>
      <w14:cntxtAlt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2525272">
      <w:bodyDiv w:val="1"/>
      <w:marLeft w:val="0"/>
      <w:marRight w:val="0"/>
      <w:marTop w:val="0"/>
      <w:marBottom w:val="0"/>
      <w:divBdr>
        <w:top w:val="none" w:sz="0" w:space="0" w:color="auto"/>
        <w:left w:val="none" w:sz="0" w:space="0" w:color="auto"/>
        <w:bottom w:val="none" w:sz="0" w:space="0" w:color="auto"/>
        <w:right w:val="none" w:sz="0" w:space="0" w:color="auto"/>
      </w:divBdr>
    </w:div>
    <w:div w:id="1126048634">
      <w:bodyDiv w:val="1"/>
      <w:marLeft w:val="0"/>
      <w:marRight w:val="0"/>
      <w:marTop w:val="0"/>
      <w:marBottom w:val="0"/>
      <w:divBdr>
        <w:top w:val="none" w:sz="0" w:space="0" w:color="auto"/>
        <w:left w:val="none" w:sz="0" w:space="0" w:color="auto"/>
        <w:bottom w:val="none" w:sz="0" w:space="0" w:color="auto"/>
        <w:right w:val="none" w:sz="0" w:space="0" w:color="auto"/>
      </w:divBdr>
    </w:div>
    <w:div w:id="1619070391">
      <w:bodyDiv w:val="1"/>
      <w:marLeft w:val="0"/>
      <w:marRight w:val="0"/>
      <w:marTop w:val="0"/>
      <w:marBottom w:val="0"/>
      <w:divBdr>
        <w:top w:val="none" w:sz="0" w:space="0" w:color="auto"/>
        <w:left w:val="none" w:sz="0" w:space="0" w:color="auto"/>
        <w:bottom w:val="none" w:sz="0" w:space="0" w:color="auto"/>
        <w:right w:val="none" w:sz="0" w:space="0" w:color="auto"/>
      </w:divBdr>
    </w:div>
    <w:div w:id="1855801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87818E16E1B4DB9A458DAD0CD24BA3F"/>
        <w:category>
          <w:name w:val="Allgemein"/>
          <w:gallery w:val="placeholder"/>
        </w:category>
        <w:types>
          <w:type w:val="bbPlcHdr"/>
        </w:types>
        <w:behaviors>
          <w:behavior w:val="content"/>
        </w:behaviors>
        <w:guid w:val="{0C45CDBA-18DE-49E7-87A1-70B4225A070F}"/>
      </w:docPartPr>
      <w:docPartBody>
        <w:p w:rsidR="005E77A3" w:rsidRDefault="00D464BC" w:rsidP="00D464BC">
          <w:pPr>
            <w:pStyle w:val="A87818E16E1B4DB9A458DAD0CD24BA3F"/>
          </w:pPr>
          <w:r w:rsidRPr="00A45D9B">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64873EE6-AEAA-459F-A0C7-86D52EEBBEF1}"/>
      </w:docPartPr>
      <w:docPartBody>
        <w:p w:rsidR="004737FB" w:rsidRDefault="005E77A3">
          <w:r w:rsidRPr="00FA160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mn-c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Original Garamond">
    <w:altName w:val="Calibri"/>
    <w:panose1 w:val="00000000000000000000"/>
    <w:charset w:val="00"/>
    <w:family w:val="modern"/>
    <w:notTrueType/>
    <w:pitch w:val="variable"/>
    <w:sig w:usb0="A000002F" w:usb1="4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64BC"/>
    <w:rsid w:val="000529F2"/>
    <w:rsid w:val="004737FB"/>
    <w:rsid w:val="005E77A3"/>
    <w:rsid w:val="0090359D"/>
    <w:rsid w:val="00AC7FB3"/>
    <w:rsid w:val="00D464BC"/>
    <w:rsid w:val="00E8036C"/>
    <w:rsid w:val="00F371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E77A3"/>
    <w:rPr>
      <w:color w:val="808080"/>
    </w:rPr>
  </w:style>
  <w:style w:type="paragraph" w:customStyle="1" w:styleId="A87818E16E1B4DB9A458DAD0CD24BA3F">
    <w:name w:val="A87818E16E1B4DB9A458DAD0CD24BA3F"/>
    <w:rsid w:val="00D464B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2193</Words>
  <Characters>13821</Characters>
  <Application>Microsoft Office Word</Application>
  <DocSecurity>0</DocSecurity>
  <Lines>115</Lines>
  <Paragraphs>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fen Froemel</dc:creator>
  <cp:keywords/>
  <dc:description/>
  <cp:lastModifiedBy>Steffen Froemel</cp:lastModifiedBy>
  <cp:revision>407</cp:revision>
  <cp:lastPrinted>2020-12-09T14:31:00Z</cp:lastPrinted>
  <dcterms:created xsi:type="dcterms:W3CDTF">2020-03-13T08:07:00Z</dcterms:created>
  <dcterms:modified xsi:type="dcterms:W3CDTF">2020-12-09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_neu</vt:lpwstr>
  </property>
  <property fmtid="{D5CDD505-2E9C-101B-9397-08002B2CF9AE}" pid="3" name="CitaviDocumentProperty_0">
    <vt:lpwstr>07bf3919-3d0b-419c-b3eb-e65d7942093c</vt:lpwstr>
  </property>
  <property fmtid="{D5CDD505-2E9C-101B-9397-08002B2CF9AE}" pid="4" name="CitaviDocumentProperty_1">
    <vt:lpwstr>6.3.0.0</vt:lpwstr>
  </property>
  <property fmtid="{D5CDD505-2E9C-101B-9397-08002B2CF9AE}" pid="5" name="CitaviDocumentProperty_8">
    <vt:lpwstr>C:\Users\Steffen Froemel\OneDrive\Dokumente\Citavi 6\Projects\Dissertation neu\Dissertation_neu.ctv6</vt:lpwstr>
  </property>
</Properties>
</file>